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11C40FAE" w:rsidR="003A417C" w:rsidRDefault="00E342F9" w:rsidP="00AA0C5E">
      <w:pPr>
        <w:pStyle w:val="StyleVisionh1"/>
        <w:spacing w:before="0"/>
        <w:jc w:val="center"/>
      </w:pPr>
      <w:r>
        <w:t xml:space="preserve">Lung Nodule </w:t>
      </w:r>
      <w:r w:rsidR="00D77B4F">
        <w:t xml:space="preserve">Volume </w:t>
      </w:r>
      <w:r>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690B7C" w:rsidRDefault="00690B7C" w:rsidP="00FB312B">
                            <w:pPr>
                              <w:rPr>
                                <w:color w:val="C00000"/>
                              </w:rPr>
                            </w:pPr>
                            <w:r w:rsidRPr="00AA0C5E">
                              <w:rPr>
                                <w:color w:val="C00000"/>
                              </w:rPr>
                              <w:t>When referencing this document, please use the following format:</w:t>
                            </w:r>
                          </w:p>
                          <w:p w14:paraId="53524C7F" w14:textId="77777777" w:rsidR="00690B7C" w:rsidRDefault="00690B7C" w:rsidP="00FB312B"/>
                          <w:p w14:paraId="2D0387D2" w14:textId="51EDF693" w:rsidR="00690B7C" w:rsidRDefault="00690B7C"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690B7C" w:rsidRDefault="00690B7C" w:rsidP="00FB312B">
                      <w:pPr>
                        <w:rPr>
                          <w:color w:val="C00000"/>
                        </w:rPr>
                      </w:pPr>
                      <w:r w:rsidRPr="00AA0C5E">
                        <w:rPr>
                          <w:color w:val="C00000"/>
                        </w:rPr>
                        <w:t>When referencing this document, please use the following format:</w:t>
                      </w:r>
                    </w:p>
                    <w:p w14:paraId="53524C7F" w14:textId="77777777" w:rsidR="00690B7C" w:rsidRDefault="00690B7C" w:rsidP="00FB312B"/>
                    <w:p w14:paraId="2D0387D2" w14:textId="51EDF693" w:rsidR="00690B7C" w:rsidRDefault="00690B7C"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18FDAE48" w14:textId="410D845B" w:rsidR="00272730"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91361220" w:history="1">
        <w:r w:rsidR="00272730" w:rsidRPr="008148AE">
          <w:rPr>
            <w:rStyle w:val="Hyperlink"/>
            <w:noProof/>
          </w:rPr>
          <w:t>Change Log</w:t>
        </w:r>
        <w:r w:rsidR="00272730">
          <w:rPr>
            <w:noProof/>
            <w:webHidden/>
          </w:rPr>
          <w:tab/>
        </w:r>
        <w:r w:rsidR="00272730">
          <w:rPr>
            <w:noProof/>
            <w:webHidden/>
          </w:rPr>
          <w:fldChar w:fldCharType="begin"/>
        </w:r>
        <w:r w:rsidR="00272730">
          <w:rPr>
            <w:noProof/>
            <w:webHidden/>
          </w:rPr>
          <w:instrText xml:space="preserve"> PAGEREF _Toc491361220 \h </w:instrText>
        </w:r>
        <w:r w:rsidR="00272730">
          <w:rPr>
            <w:noProof/>
            <w:webHidden/>
          </w:rPr>
        </w:r>
        <w:r w:rsidR="00272730">
          <w:rPr>
            <w:noProof/>
            <w:webHidden/>
          </w:rPr>
          <w:fldChar w:fldCharType="separate"/>
        </w:r>
        <w:r w:rsidR="00272730">
          <w:rPr>
            <w:noProof/>
            <w:webHidden/>
          </w:rPr>
          <w:t>3</w:t>
        </w:r>
        <w:r w:rsidR="00272730">
          <w:rPr>
            <w:noProof/>
            <w:webHidden/>
          </w:rPr>
          <w:fldChar w:fldCharType="end"/>
        </w:r>
      </w:hyperlink>
    </w:p>
    <w:p w14:paraId="5713BD39" w14:textId="1DA2EC5A" w:rsidR="00272730" w:rsidRDefault="000815CF">
      <w:pPr>
        <w:pStyle w:val="TOC1"/>
        <w:rPr>
          <w:rFonts w:asciiTheme="minorHAnsi" w:eastAsiaTheme="minorEastAsia" w:hAnsiTheme="minorHAnsi" w:cstheme="minorBidi"/>
          <w:noProof/>
          <w:sz w:val="22"/>
          <w:szCs w:val="22"/>
        </w:rPr>
      </w:pPr>
      <w:hyperlink w:anchor="_Toc491361221" w:history="1">
        <w:r w:rsidR="00272730" w:rsidRPr="008148AE">
          <w:rPr>
            <w:rStyle w:val="Hyperlink"/>
            <w:noProof/>
          </w:rPr>
          <w:t>Open Issues:</w:t>
        </w:r>
        <w:r w:rsidR="00272730">
          <w:rPr>
            <w:noProof/>
            <w:webHidden/>
          </w:rPr>
          <w:tab/>
        </w:r>
        <w:r w:rsidR="00272730">
          <w:rPr>
            <w:noProof/>
            <w:webHidden/>
          </w:rPr>
          <w:fldChar w:fldCharType="begin"/>
        </w:r>
        <w:r w:rsidR="00272730">
          <w:rPr>
            <w:noProof/>
            <w:webHidden/>
          </w:rPr>
          <w:instrText xml:space="preserve"> PAGEREF _Toc491361221 \h </w:instrText>
        </w:r>
        <w:r w:rsidR="00272730">
          <w:rPr>
            <w:noProof/>
            <w:webHidden/>
          </w:rPr>
        </w:r>
        <w:r w:rsidR="00272730">
          <w:rPr>
            <w:noProof/>
            <w:webHidden/>
          </w:rPr>
          <w:fldChar w:fldCharType="separate"/>
        </w:r>
        <w:r w:rsidR="00272730">
          <w:rPr>
            <w:noProof/>
            <w:webHidden/>
          </w:rPr>
          <w:t>4</w:t>
        </w:r>
        <w:r w:rsidR="00272730">
          <w:rPr>
            <w:noProof/>
            <w:webHidden/>
          </w:rPr>
          <w:fldChar w:fldCharType="end"/>
        </w:r>
      </w:hyperlink>
    </w:p>
    <w:p w14:paraId="2B4F25F9" w14:textId="7390F4C8" w:rsidR="00272730" w:rsidRDefault="000815CF">
      <w:pPr>
        <w:pStyle w:val="TOC1"/>
        <w:rPr>
          <w:rFonts w:asciiTheme="minorHAnsi" w:eastAsiaTheme="minorEastAsia" w:hAnsiTheme="minorHAnsi" w:cstheme="minorBidi"/>
          <w:noProof/>
          <w:sz w:val="22"/>
          <w:szCs w:val="22"/>
        </w:rPr>
      </w:pPr>
      <w:hyperlink w:anchor="_Toc491361222" w:history="1">
        <w:r w:rsidR="00272730" w:rsidRPr="008148AE">
          <w:rPr>
            <w:rStyle w:val="Hyperlink"/>
            <w:noProof/>
          </w:rPr>
          <w:t>Closed Issues:</w:t>
        </w:r>
        <w:r w:rsidR="00272730">
          <w:rPr>
            <w:noProof/>
            <w:webHidden/>
          </w:rPr>
          <w:tab/>
        </w:r>
        <w:r w:rsidR="00272730">
          <w:rPr>
            <w:noProof/>
            <w:webHidden/>
          </w:rPr>
          <w:fldChar w:fldCharType="begin"/>
        </w:r>
        <w:r w:rsidR="00272730">
          <w:rPr>
            <w:noProof/>
            <w:webHidden/>
          </w:rPr>
          <w:instrText xml:space="preserve"> PAGEREF _Toc491361222 \h </w:instrText>
        </w:r>
        <w:r w:rsidR="00272730">
          <w:rPr>
            <w:noProof/>
            <w:webHidden/>
          </w:rPr>
        </w:r>
        <w:r w:rsidR="00272730">
          <w:rPr>
            <w:noProof/>
            <w:webHidden/>
          </w:rPr>
          <w:fldChar w:fldCharType="separate"/>
        </w:r>
        <w:r w:rsidR="00272730">
          <w:rPr>
            <w:noProof/>
            <w:webHidden/>
          </w:rPr>
          <w:t>4</w:t>
        </w:r>
        <w:r w:rsidR="00272730">
          <w:rPr>
            <w:noProof/>
            <w:webHidden/>
          </w:rPr>
          <w:fldChar w:fldCharType="end"/>
        </w:r>
      </w:hyperlink>
    </w:p>
    <w:p w14:paraId="16709B60" w14:textId="0B843981" w:rsidR="00272730" w:rsidRDefault="000815CF">
      <w:pPr>
        <w:pStyle w:val="TOC1"/>
        <w:rPr>
          <w:rFonts w:asciiTheme="minorHAnsi" w:eastAsiaTheme="minorEastAsia" w:hAnsiTheme="minorHAnsi" w:cstheme="minorBidi"/>
          <w:noProof/>
          <w:sz w:val="22"/>
          <w:szCs w:val="22"/>
        </w:rPr>
      </w:pPr>
      <w:hyperlink w:anchor="_Toc491361223" w:history="1">
        <w:r w:rsidR="00272730" w:rsidRPr="008148AE">
          <w:rPr>
            <w:rStyle w:val="Hyperlink"/>
            <w:noProof/>
          </w:rPr>
          <w:t>1. Executive Summary</w:t>
        </w:r>
        <w:r w:rsidR="00272730">
          <w:rPr>
            <w:noProof/>
            <w:webHidden/>
          </w:rPr>
          <w:tab/>
        </w:r>
        <w:r w:rsidR="00272730">
          <w:rPr>
            <w:noProof/>
            <w:webHidden/>
          </w:rPr>
          <w:fldChar w:fldCharType="begin"/>
        </w:r>
        <w:r w:rsidR="00272730">
          <w:rPr>
            <w:noProof/>
            <w:webHidden/>
          </w:rPr>
          <w:instrText xml:space="preserve"> PAGEREF _Toc491361223 \h </w:instrText>
        </w:r>
        <w:r w:rsidR="00272730">
          <w:rPr>
            <w:noProof/>
            <w:webHidden/>
          </w:rPr>
        </w:r>
        <w:r w:rsidR="00272730">
          <w:rPr>
            <w:noProof/>
            <w:webHidden/>
          </w:rPr>
          <w:fldChar w:fldCharType="separate"/>
        </w:r>
        <w:r w:rsidR="00272730">
          <w:rPr>
            <w:noProof/>
            <w:webHidden/>
          </w:rPr>
          <w:t>4</w:t>
        </w:r>
        <w:r w:rsidR="00272730">
          <w:rPr>
            <w:noProof/>
            <w:webHidden/>
          </w:rPr>
          <w:fldChar w:fldCharType="end"/>
        </w:r>
      </w:hyperlink>
    </w:p>
    <w:p w14:paraId="79056426" w14:textId="1FBFD007" w:rsidR="00272730" w:rsidRDefault="000815CF">
      <w:pPr>
        <w:pStyle w:val="TOC1"/>
        <w:rPr>
          <w:rFonts w:asciiTheme="minorHAnsi" w:eastAsiaTheme="minorEastAsia" w:hAnsiTheme="minorHAnsi" w:cstheme="minorBidi"/>
          <w:noProof/>
          <w:sz w:val="22"/>
          <w:szCs w:val="22"/>
        </w:rPr>
      </w:pPr>
      <w:hyperlink w:anchor="_Toc491361224" w:history="1">
        <w:r w:rsidR="00272730" w:rsidRPr="008148AE">
          <w:rPr>
            <w:rStyle w:val="Hyperlink"/>
            <w:noProof/>
          </w:rPr>
          <w:t>2. Clinical Context and Claims</w:t>
        </w:r>
        <w:r w:rsidR="00272730">
          <w:rPr>
            <w:noProof/>
            <w:webHidden/>
          </w:rPr>
          <w:tab/>
        </w:r>
        <w:r w:rsidR="00272730">
          <w:rPr>
            <w:noProof/>
            <w:webHidden/>
          </w:rPr>
          <w:fldChar w:fldCharType="begin"/>
        </w:r>
        <w:r w:rsidR="00272730">
          <w:rPr>
            <w:noProof/>
            <w:webHidden/>
          </w:rPr>
          <w:instrText xml:space="preserve"> PAGEREF _Toc491361224 \h </w:instrText>
        </w:r>
        <w:r w:rsidR="00272730">
          <w:rPr>
            <w:noProof/>
            <w:webHidden/>
          </w:rPr>
        </w:r>
        <w:r w:rsidR="00272730">
          <w:rPr>
            <w:noProof/>
            <w:webHidden/>
          </w:rPr>
          <w:fldChar w:fldCharType="separate"/>
        </w:r>
        <w:r w:rsidR="00272730">
          <w:rPr>
            <w:noProof/>
            <w:webHidden/>
          </w:rPr>
          <w:t>6</w:t>
        </w:r>
        <w:r w:rsidR="00272730">
          <w:rPr>
            <w:noProof/>
            <w:webHidden/>
          </w:rPr>
          <w:fldChar w:fldCharType="end"/>
        </w:r>
      </w:hyperlink>
    </w:p>
    <w:p w14:paraId="5EE0016F" w14:textId="22B1A346" w:rsidR="00272730" w:rsidRDefault="000815CF">
      <w:pPr>
        <w:pStyle w:val="TOC1"/>
        <w:rPr>
          <w:rFonts w:asciiTheme="minorHAnsi" w:eastAsiaTheme="minorEastAsia" w:hAnsiTheme="minorHAnsi" w:cstheme="minorBidi"/>
          <w:noProof/>
          <w:sz w:val="22"/>
          <w:szCs w:val="22"/>
        </w:rPr>
      </w:pPr>
      <w:hyperlink w:anchor="_Toc491361225" w:history="1">
        <w:r w:rsidR="00272730" w:rsidRPr="008148AE">
          <w:rPr>
            <w:rStyle w:val="Hyperlink"/>
            <w:noProof/>
          </w:rPr>
          <w:t>3. Profile Activities</w:t>
        </w:r>
        <w:r w:rsidR="00272730">
          <w:rPr>
            <w:noProof/>
            <w:webHidden/>
          </w:rPr>
          <w:tab/>
        </w:r>
        <w:r w:rsidR="00272730">
          <w:rPr>
            <w:noProof/>
            <w:webHidden/>
          </w:rPr>
          <w:fldChar w:fldCharType="begin"/>
        </w:r>
        <w:r w:rsidR="00272730">
          <w:rPr>
            <w:noProof/>
            <w:webHidden/>
          </w:rPr>
          <w:instrText xml:space="preserve"> PAGEREF _Toc491361225 \h </w:instrText>
        </w:r>
        <w:r w:rsidR="00272730">
          <w:rPr>
            <w:noProof/>
            <w:webHidden/>
          </w:rPr>
        </w:r>
        <w:r w:rsidR="00272730">
          <w:rPr>
            <w:noProof/>
            <w:webHidden/>
          </w:rPr>
          <w:fldChar w:fldCharType="separate"/>
        </w:r>
        <w:r w:rsidR="00272730">
          <w:rPr>
            <w:noProof/>
            <w:webHidden/>
          </w:rPr>
          <w:t>10</w:t>
        </w:r>
        <w:r w:rsidR="00272730">
          <w:rPr>
            <w:noProof/>
            <w:webHidden/>
          </w:rPr>
          <w:fldChar w:fldCharType="end"/>
        </w:r>
      </w:hyperlink>
    </w:p>
    <w:p w14:paraId="52A3F470" w14:textId="22C777DB"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26" w:history="1">
        <w:r w:rsidR="00272730" w:rsidRPr="008148AE">
          <w:rPr>
            <w:rStyle w:val="Hyperlink"/>
            <w:noProof/>
          </w:rPr>
          <w:t>3.1. Product Validation</w:t>
        </w:r>
        <w:r w:rsidR="00272730">
          <w:rPr>
            <w:noProof/>
            <w:webHidden/>
          </w:rPr>
          <w:tab/>
        </w:r>
        <w:r w:rsidR="00272730">
          <w:rPr>
            <w:noProof/>
            <w:webHidden/>
          </w:rPr>
          <w:fldChar w:fldCharType="begin"/>
        </w:r>
        <w:r w:rsidR="00272730">
          <w:rPr>
            <w:noProof/>
            <w:webHidden/>
          </w:rPr>
          <w:instrText xml:space="preserve"> PAGEREF _Toc491361226 \h </w:instrText>
        </w:r>
        <w:r w:rsidR="00272730">
          <w:rPr>
            <w:noProof/>
            <w:webHidden/>
          </w:rPr>
        </w:r>
        <w:r w:rsidR="00272730">
          <w:rPr>
            <w:noProof/>
            <w:webHidden/>
          </w:rPr>
          <w:fldChar w:fldCharType="separate"/>
        </w:r>
        <w:r w:rsidR="00272730">
          <w:rPr>
            <w:noProof/>
            <w:webHidden/>
          </w:rPr>
          <w:t>12</w:t>
        </w:r>
        <w:r w:rsidR="00272730">
          <w:rPr>
            <w:noProof/>
            <w:webHidden/>
          </w:rPr>
          <w:fldChar w:fldCharType="end"/>
        </w:r>
      </w:hyperlink>
    </w:p>
    <w:p w14:paraId="76E542DA" w14:textId="609DF3D7"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27" w:history="1">
        <w:r w:rsidR="00272730" w:rsidRPr="008148AE">
          <w:rPr>
            <w:rStyle w:val="Hyperlink"/>
            <w:noProof/>
          </w:rPr>
          <w:t>3.2. Staff Qualification</w:t>
        </w:r>
        <w:r w:rsidR="00272730">
          <w:rPr>
            <w:noProof/>
            <w:webHidden/>
          </w:rPr>
          <w:tab/>
        </w:r>
        <w:r w:rsidR="00272730">
          <w:rPr>
            <w:noProof/>
            <w:webHidden/>
          </w:rPr>
          <w:fldChar w:fldCharType="begin"/>
        </w:r>
        <w:r w:rsidR="00272730">
          <w:rPr>
            <w:noProof/>
            <w:webHidden/>
          </w:rPr>
          <w:instrText xml:space="preserve"> PAGEREF _Toc491361227 \h </w:instrText>
        </w:r>
        <w:r w:rsidR="00272730">
          <w:rPr>
            <w:noProof/>
            <w:webHidden/>
          </w:rPr>
        </w:r>
        <w:r w:rsidR="00272730">
          <w:rPr>
            <w:noProof/>
            <w:webHidden/>
          </w:rPr>
          <w:fldChar w:fldCharType="separate"/>
        </w:r>
        <w:r w:rsidR="00272730">
          <w:rPr>
            <w:noProof/>
            <w:webHidden/>
          </w:rPr>
          <w:t>13</w:t>
        </w:r>
        <w:r w:rsidR="00272730">
          <w:rPr>
            <w:noProof/>
            <w:webHidden/>
          </w:rPr>
          <w:fldChar w:fldCharType="end"/>
        </w:r>
      </w:hyperlink>
    </w:p>
    <w:p w14:paraId="5442A10D" w14:textId="34A584DC"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28" w:history="1">
        <w:r w:rsidR="00272730" w:rsidRPr="008148AE">
          <w:rPr>
            <w:rStyle w:val="Hyperlink"/>
            <w:noProof/>
          </w:rPr>
          <w:t>3.3. Equipment Quality Assurance</w:t>
        </w:r>
        <w:r w:rsidR="00272730">
          <w:rPr>
            <w:noProof/>
            <w:webHidden/>
          </w:rPr>
          <w:tab/>
        </w:r>
        <w:r w:rsidR="00272730">
          <w:rPr>
            <w:noProof/>
            <w:webHidden/>
          </w:rPr>
          <w:fldChar w:fldCharType="begin"/>
        </w:r>
        <w:r w:rsidR="00272730">
          <w:rPr>
            <w:noProof/>
            <w:webHidden/>
          </w:rPr>
          <w:instrText xml:space="preserve"> PAGEREF _Toc491361228 \h </w:instrText>
        </w:r>
        <w:r w:rsidR="00272730">
          <w:rPr>
            <w:noProof/>
            <w:webHidden/>
          </w:rPr>
        </w:r>
        <w:r w:rsidR="00272730">
          <w:rPr>
            <w:noProof/>
            <w:webHidden/>
          </w:rPr>
          <w:fldChar w:fldCharType="separate"/>
        </w:r>
        <w:r w:rsidR="00272730">
          <w:rPr>
            <w:noProof/>
            <w:webHidden/>
          </w:rPr>
          <w:t>14</w:t>
        </w:r>
        <w:r w:rsidR="00272730">
          <w:rPr>
            <w:noProof/>
            <w:webHidden/>
          </w:rPr>
          <w:fldChar w:fldCharType="end"/>
        </w:r>
      </w:hyperlink>
    </w:p>
    <w:p w14:paraId="1B29534E" w14:textId="7C682BAE"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29" w:history="1">
        <w:r w:rsidR="00272730" w:rsidRPr="008148AE">
          <w:rPr>
            <w:rStyle w:val="Hyperlink"/>
            <w:noProof/>
          </w:rPr>
          <w:t>3.4. Protocol Design</w:t>
        </w:r>
        <w:r w:rsidR="00272730">
          <w:rPr>
            <w:noProof/>
            <w:webHidden/>
          </w:rPr>
          <w:tab/>
        </w:r>
        <w:r w:rsidR="00272730">
          <w:rPr>
            <w:noProof/>
            <w:webHidden/>
          </w:rPr>
          <w:fldChar w:fldCharType="begin"/>
        </w:r>
        <w:r w:rsidR="00272730">
          <w:rPr>
            <w:noProof/>
            <w:webHidden/>
          </w:rPr>
          <w:instrText xml:space="preserve"> PAGEREF _Toc491361229 \h </w:instrText>
        </w:r>
        <w:r w:rsidR="00272730">
          <w:rPr>
            <w:noProof/>
            <w:webHidden/>
          </w:rPr>
        </w:r>
        <w:r w:rsidR="00272730">
          <w:rPr>
            <w:noProof/>
            <w:webHidden/>
          </w:rPr>
          <w:fldChar w:fldCharType="separate"/>
        </w:r>
        <w:r w:rsidR="00272730">
          <w:rPr>
            <w:noProof/>
            <w:webHidden/>
          </w:rPr>
          <w:t>15</w:t>
        </w:r>
        <w:r w:rsidR="00272730">
          <w:rPr>
            <w:noProof/>
            <w:webHidden/>
          </w:rPr>
          <w:fldChar w:fldCharType="end"/>
        </w:r>
      </w:hyperlink>
    </w:p>
    <w:p w14:paraId="1B6D9A2D" w14:textId="25B8A1C8"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0" w:history="1">
        <w:r w:rsidR="00272730" w:rsidRPr="008148AE">
          <w:rPr>
            <w:rStyle w:val="Hyperlink"/>
            <w:noProof/>
          </w:rPr>
          <w:t>3.5. Subject Selection</w:t>
        </w:r>
        <w:r w:rsidR="00272730">
          <w:rPr>
            <w:noProof/>
            <w:webHidden/>
          </w:rPr>
          <w:tab/>
        </w:r>
        <w:r w:rsidR="00272730">
          <w:rPr>
            <w:noProof/>
            <w:webHidden/>
          </w:rPr>
          <w:fldChar w:fldCharType="begin"/>
        </w:r>
        <w:r w:rsidR="00272730">
          <w:rPr>
            <w:noProof/>
            <w:webHidden/>
          </w:rPr>
          <w:instrText xml:space="preserve"> PAGEREF _Toc491361230 \h </w:instrText>
        </w:r>
        <w:r w:rsidR="00272730">
          <w:rPr>
            <w:noProof/>
            <w:webHidden/>
          </w:rPr>
        </w:r>
        <w:r w:rsidR="00272730">
          <w:rPr>
            <w:noProof/>
            <w:webHidden/>
          </w:rPr>
          <w:fldChar w:fldCharType="separate"/>
        </w:r>
        <w:r w:rsidR="00272730">
          <w:rPr>
            <w:noProof/>
            <w:webHidden/>
          </w:rPr>
          <w:t>18</w:t>
        </w:r>
        <w:r w:rsidR="00272730">
          <w:rPr>
            <w:noProof/>
            <w:webHidden/>
          </w:rPr>
          <w:fldChar w:fldCharType="end"/>
        </w:r>
      </w:hyperlink>
    </w:p>
    <w:p w14:paraId="56C064B9" w14:textId="16862CFE"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1" w:history="1">
        <w:r w:rsidR="00272730" w:rsidRPr="008148AE">
          <w:rPr>
            <w:rStyle w:val="Hyperlink"/>
            <w:noProof/>
          </w:rPr>
          <w:t>3.6. Subject Handling</w:t>
        </w:r>
        <w:r w:rsidR="00272730">
          <w:rPr>
            <w:noProof/>
            <w:webHidden/>
          </w:rPr>
          <w:tab/>
        </w:r>
        <w:r w:rsidR="00272730">
          <w:rPr>
            <w:noProof/>
            <w:webHidden/>
          </w:rPr>
          <w:fldChar w:fldCharType="begin"/>
        </w:r>
        <w:r w:rsidR="00272730">
          <w:rPr>
            <w:noProof/>
            <w:webHidden/>
          </w:rPr>
          <w:instrText xml:space="preserve"> PAGEREF _Toc491361231 \h </w:instrText>
        </w:r>
        <w:r w:rsidR="00272730">
          <w:rPr>
            <w:noProof/>
            <w:webHidden/>
          </w:rPr>
        </w:r>
        <w:r w:rsidR="00272730">
          <w:rPr>
            <w:noProof/>
            <w:webHidden/>
          </w:rPr>
          <w:fldChar w:fldCharType="separate"/>
        </w:r>
        <w:r w:rsidR="00272730">
          <w:rPr>
            <w:noProof/>
            <w:webHidden/>
          </w:rPr>
          <w:t>18</w:t>
        </w:r>
        <w:r w:rsidR="00272730">
          <w:rPr>
            <w:noProof/>
            <w:webHidden/>
          </w:rPr>
          <w:fldChar w:fldCharType="end"/>
        </w:r>
      </w:hyperlink>
    </w:p>
    <w:p w14:paraId="2DE4E5C6" w14:textId="3A3A0A3F"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2" w:history="1">
        <w:r w:rsidR="00272730" w:rsidRPr="008148AE">
          <w:rPr>
            <w:rStyle w:val="Hyperlink"/>
            <w:noProof/>
          </w:rPr>
          <w:t>3.7. Image Data Acquisition</w:t>
        </w:r>
        <w:r w:rsidR="00272730">
          <w:rPr>
            <w:noProof/>
            <w:webHidden/>
          </w:rPr>
          <w:tab/>
        </w:r>
        <w:r w:rsidR="00272730">
          <w:rPr>
            <w:noProof/>
            <w:webHidden/>
          </w:rPr>
          <w:fldChar w:fldCharType="begin"/>
        </w:r>
        <w:r w:rsidR="00272730">
          <w:rPr>
            <w:noProof/>
            <w:webHidden/>
          </w:rPr>
          <w:instrText xml:space="preserve"> PAGEREF _Toc491361232 \h </w:instrText>
        </w:r>
        <w:r w:rsidR="00272730">
          <w:rPr>
            <w:noProof/>
            <w:webHidden/>
          </w:rPr>
        </w:r>
        <w:r w:rsidR="00272730">
          <w:rPr>
            <w:noProof/>
            <w:webHidden/>
          </w:rPr>
          <w:fldChar w:fldCharType="separate"/>
        </w:r>
        <w:r w:rsidR="00272730">
          <w:rPr>
            <w:noProof/>
            <w:webHidden/>
          </w:rPr>
          <w:t>21</w:t>
        </w:r>
        <w:r w:rsidR="00272730">
          <w:rPr>
            <w:noProof/>
            <w:webHidden/>
          </w:rPr>
          <w:fldChar w:fldCharType="end"/>
        </w:r>
      </w:hyperlink>
    </w:p>
    <w:p w14:paraId="414FAB3B" w14:textId="1E57579C"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3" w:history="1">
        <w:r w:rsidR="00272730" w:rsidRPr="008148AE">
          <w:rPr>
            <w:rStyle w:val="Hyperlink"/>
            <w:noProof/>
          </w:rPr>
          <w:t>3.8. Image Data Reconstruction</w:t>
        </w:r>
        <w:r w:rsidR="00272730">
          <w:rPr>
            <w:noProof/>
            <w:webHidden/>
          </w:rPr>
          <w:tab/>
        </w:r>
        <w:r w:rsidR="00272730">
          <w:rPr>
            <w:noProof/>
            <w:webHidden/>
          </w:rPr>
          <w:fldChar w:fldCharType="begin"/>
        </w:r>
        <w:r w:rsidR="00272730">
          <w:rPr>
            <w:noProof/>
            <w:webHidden/>
          </w:rPr>
          <w:instrText xml:space="preserve"> PAGEREF _Toc491361233 \h </w:instrText>
        </w:r>
        <w:r w:rsidR="00272730">
          <w:rPr>
            <w:noProof/>
            <w:webHidden/>
          </w:rPr>
        </w:r>
        <w:r w:rsidR="00272730">
          <w:rPr>
            <w:noProof/>
            <w:webHidden/>
          </w:rPr>
          <w:fldChar w:fldCharType="separate"/>
        </w:r>
        <w:r w:rsidR="00272730">
          <w:rPr>
            <w:noProof/>
            <w:webHidden/>
          </w:rPr>
          <w:t>23</w:t>
        </w:r>
        <w:r w:rsidR="00272730">
          <w:rPr>
            <w:noProof/>
            <w:webHidden/>
          </w:rPr>
          <w:fldChar w:fldCharType="end"/>
        </w:r>
      </w:hyperlink>
    </w:p>
    <w:p w14:paraId="2868C928" w14:textId="18AD9F32"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4" w:history="1">
        <w:r w:rsidR="00272730" w:rsidRPr="008148AE">
          <w:rPr>
            <w:rStyle w:val="Hyperlink"/>
            <w:noProof/>
          </w:rPr>
          <w:t>3.9. Image Quality Assurance</w:t>
        </w:r>
        <w:r w:rsidR="00272730">
          <w:rPr>
            <w:noProof/>
            <w:webHidden/>
          </w:rPr>
          <w:tab/>
        </w:r>
        <w:r w:rsidR="00272730">
          <w:rPr>
            <w:noProof/>
            <w:webHidden/>
          </w:rPr>
          <w:fldChar w:fldCharType="begin"/>
        </w:r>
        <w:r w:rsidR="00272730">
          <w:rPr>
            <w:noProof/>
            <w:webHidden/>
          </w:rPr>
          <w:instrText xml:space="preserve"> PAGEREF _Toc491361234 \h </w:instrText>
        </w:r>
        <w:r w:rsidR="00272730">
          <w:rPr>
            <w:noProof/>
            <w:webHidden/>
          </w:rPr>
        </w:r>
        <w:r w:rsidR="00272730">
          <w:rPr>
            <w:noProof/>
            <w:webHidden/>
          </w:rPr>
          <w:fldChar w:fldCharType="separate"/>
        </w:r>
        <w:r w:rsidR="00272730">
          <w:rPr>
            <w:noProof/>
            <w:webHidden/>
          </w:rPr>
          <w:t>25</w:t>
        </w:r>
        <w:r w:rsidR="00272730">
          <w:rPr>
            <w:noProof/>
            <w:webHidden/>
          </w:rPr>
          <w:fldChar w:fldCharType="end"/>
        </w:r>
      </w:hyperlink>
    </w:p>
    <w:p w14:paraId="56F9CB63" w14:textId="1FCAB412"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5" w:history="1">
        <w:r w:rsidR="00272730" w:rsidRPr="008148AE">
          <w:rPr>
            <w:rStyle w:val="Hyperlink"/>
            <w:noProof/>
          </w:rPr>
          <w:t>3.10. Image Analysis</w:t>
        </w:r>
        <w:r w:rsidR="00272730">
          <w:rPr>
            <w:noProof/>
            <w:webHidden/>
          </w:rPr>
          <w:tab/>
        </w:r>
        <w:r w:rsidR="00272730">
          <w:rPr>
            <w:noProof/>
            <w:webHidden/>
          </w:rPr>
          <w:fldChar w:fldCharType="begin"/>
        </w:r>
        <w:r w:rsidR="00272730">
          <w:rPr>
            <w:noProof/>
            <w:webHidden/>
          </w:rPr>
          <w:instrText xml:space="preserve"> PAGEREF _Toc491361235 \h </w:instrText>
        </w:r>
        <w:r w:rsidR="00272730">
          <w:rPr>
            <w:noProof/>
            <w:webHidden/>
          </w:rPr>
        </w:r>
        <w:r w:rsidR="00272730">
          <w:rPr>
            <w:noProof/>
            <w:webHidden/>
          </w:rPr>
          <w:fldChar w:fldCharType="separate"/>
        </w:r>
        <w:r w:rsidR="00272730">
          <w:rPr>
            <w:noProof/>
            <w:webHidden/>
          </w:rPr>
          <w:t>26</w:t>
        </w:r>
        <w:r w:rsidR="00272730">
          <w:rPr>
            <w:noProof/>
            <w:webHidden/>
          </w:rPr>
          <w:fldChar w:fldCharType="end"/>
        </w:r>
      </w:hyperlink>
    </w:p>
    <w:p w14:paraId="47FC7639" w14:textId="5BA0B78E" w:rsidR="00272730" w:rsidRDefault="000815CF">
      <w:pPr>
        <w:pStyle w:val="TOC1"/>
        <w:rPr>
          <w:rFonts w:asciiTheme="minorHAnsi" w:eastAsiaTheme="minorEastAsia" w:hAnsiTheme="minorHAnsi" w:cstheme="minorBidi"/>
          <w:noProof/>
          <w:sz w:val="22"/>
          <w:szCs w:val="22"/>
        </w:rPr>
      </w:pPr>
      <w:hyperlink w:anchor="_Toc491361236" w:history="1">
        <w:r w:rsidR="00272730" w:rsidRPr="008148AE">
          <w:rPr>
            <w:rStyle w:val="Hyperlink"/>
            <w:noProof/>
          </w:rPr>
          <w:t>4. Conformance</w:t>
        </w:r>
        <w:r w:rsidR="00272730">
          <w:rPr>
            <w:noProof/>
            <w:webHidden/>
          </w:rPr>
          <w:tab/>
        </w:r>
        <w:r w:rsidR="00272730">
          <w:rPr>
            <w:noProof/>
            <w:webHidden/>
          </w:rPr>
          <w:fldChar w:fldCharType="begin"/>
        </w:r>
        <w:r w:rsidR="00272730">
          <w:rPr>
            <w:noProof/>
            <w:webHidden/>
          </w:rPr>
          <w:instrText xml:space="preserve"> PAGEREF _Toc491361236 \h </w:instrText>
        </w:r>
        <w:r w:rsidR="00272730">
          <w:rPr>
            <w:noProof/>
            <w:webHidden/>
          </w:rPr>
        </w:r>
        <w:r w:rsidR="00272730">
          <w:rPr>
            <w:noProof/>
            <w:webHidden/>
          </w:rPr>
          <w:fldChar w:fldCharType="separate"/>
        </w:r>
        <w:r w:rsidR="00272730">
          <w:rPr>
            <w:noProof/>
            <w:webHidden/>
          </w:rPr>
          <w:t>28</w:t>
        </w:r>
        <w:r w:rsidR="00272730">
          <w:rPr>
            <w:noProof/>
            <w:webHidden/>
          </w:rPr>
          <w:fldChar w:fldCharType="end"/>
        </w:r>
      </w:hyperlink>
    </w:p>
    <w:p w14:paraId="3B5039B5" w14:textId="3E384B3D"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7" w:history="1">
        <w:r w:rsidR="00272730" w:rsidRPr="008148AE">
          <w:rPr>
            <w:rStyle w:val="Hyperlink"/>
            <w:noProof/>
          </w:rPr>
          <w:t>4.1. Technical Evaluation Methods</w:t>
        </w:r>
        <w:r w:rsidR="00272730">
          <w:rPr>
            <w:noProof/>
            <w:webHidden/>
          </w:rPr>
          <w:tab/>
        </w:r>
        <w:r w:rsidR="00272730">
          <w:rPr>
            <w:noProof/>
            <w:webHidden/>
          </w:rPr>
          <w:fldChar w:fldCharType="begin"/>
        </w:r>
        <w:r w:rsidR="00272730">
          <w:rPr>
            <w:noProof/>
            <w:webHidden/>
          </w:rPr>
          <w:instrText xml:space="preserve"> PAGEREF _Toc491361237 \h </w:instrText>
        </w:r>
        <w:r w:rsidR="00272730">
          <w:rPr>
            <w:noProof/>
            <w:webHidden/>
          </w:rPr>
        </w:r>
        <w:r w:rsidR="00272730">
          <w:rPr>
            <w:noProof/>
            <w:webHidden/>
          </w:rPr>
          <w:fldChar w:fldCharType="separate"/>
        </w:r>
        <w:r w:rsidR="00272730">
          <w:rPr>
            <w:noProof/>
            <w:webHidden/>
          </w:rPr>
          <w:t>28</w:t>
        </w:r>
        <w:r w:rsidR="00272730">
          <w:rPr>
            <w:noProof/>
            <w:webHidden/>
          </w:rPr>
          <w:fldChar w:fldCharType="end"/>
        </w:r>
      </w:hyperlink>
    </w:p>
    <w:p w14:paraId="0FC295CC" w14:textId="4D4E91D9" w:rsidR="00272730" w:rsidRDefault="000815CF">
      <w:pPr>
        <w:pStyle w:val="TOC1"/>
        <w:rPr>
          <w:rFonts w:asciiTheme="minorHAnsi" w:eastAsiaTheme="minorEastAsia" w:hAnsiTheme="minorHAnsi" w:cstheme="minorBidi"/>
          <w:noProof/>
          <w:sz w:val="22"/>
          <w:szCs w:val="22"/>
        </w:rPr>
      </w:pPr>
      <w:hyperlink w:anchor="_Toc491361238" w:history="1">
        <w:r w:rsidR="00272730" w:rsidRPr="008148AE">
          <w:rPr>
            <w:rStyle w:val="Hyperlink"/>
            <w:noProof/>
          </w:rPr>
          <w:t>4.2. Equipment Vendor Conformance Procedures</w:t>
        </w:r>
        <w:r w:rsidR="00272730">
          <w:rPr>
            <w:noProof/>
            <w:webHidden/>
          </w:rPr>
          <w:tab/>
        </w:r>
        <w:r w:rsidR="00272730">
          <w:rPr>
            <w:noProof/>
            <w:webHidden/>
          </w:rPr>
          <w:fldChar w:fldCharType="begin"/>
        </w:r>
        <w:r w:rsidR="00272730">
          <w:rPr>
            <w:noProof/>
            <w:webHidden/>
          </w:rPr>
          <w:instrText xml:space="preserve"> PAGEREF _Toc491361238 \h </w:instrText>
        </w:r>
        <w:r w:rsidR="00272730">
          <w:rPr>
            <w:noProof/>
            <w:webHidden/>
          </w:rPr>
        </w:r>
        <w:r w:rsidR="00272730">
          <w:rPr>
            <w:noProof/>
            <w:webHidden/>
          </w:rPr>
          <w:fldChar w:fldCharType="separate"/>
        </w:r>
        <w:r w:rsidR="00272730">
          <w:rPr>
            <w:noProof/>
            <w:webHidden/>
          </w:rPr>
          <w:t>31</w:t>
        </w:r>
        <w:r w:rsidR="00272730">
          <w:rPr>
            <w:noProof/>
            <w:webHidden/>
          </w:rPr>
          <w:fldChar w:fldCharType="end"/>
        </w:r>
      </w:hyperlink>
    </w:p>
    <w:p w14:paraId="36F959B3" w14:textId="6DC7373B"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39" w:history="1">
        <w:r w:rsidR="00272730" w:rsidRPr="008148AE">
          <w:rPr>
            <w:rStyle w:val="Hyperlink"/>
            <w:noProof/>
          </w:rPr>
          <w:t>4.3. Clinical Site Conformance Procedure</w:t>
        </w:r>
        <w:r w:rsidR="00272730">
          <w:rPr>
            <w:noProof/>
            <w:webHidden/>
          </w:rPr>
          <w:tab/>
        </w:r>
        <w:r w:rsidR="00272730">
          <w:rPr>
            <w:noProof/>
            <w:webHidden/>
          </w:rPr>
          <w:fldChar w:fldCharType="begin"/>
        </w:r>
        <w:r w:rsidR="00272730">
          <w:rPr>
            <w:noProof/>
            <w:webHidden/>
          </w:rPr>
          <w:instrText xml:space="preserve"> PAGEREF _Toc491361239 \h </w:instrText>
        </w:r>
        <w:r w:rsidR="00272730">
          <w:rPr>
            <w:noProof/>
            <w:webHidden/>
          </w:rPr>
        </w:r>
        <w:r w:rsidR="00272730">
          <w:rPr>
            <w:noProof/>
            <w:webHidden/>
          </w:rPr>
          <w:fldChar w:fldCharType="separate"/>
        </w:r>
        <w:r w:rsidR="00272730">
          <w:rPr>
            <w:noProof/>
            <w:webHidden/>
          </w:rPr>
          <w:t>35</w:t>
        </w:r>
        <w:r w:rsidR="00272730">
          <w:rPr>
            <w:noProof/>
            <w:webHidden/>
          </w:rPr>
          <w:fldChar w:fldCharType="end"/>
        </w:r>
      </w:hyperlink>
    </w:p>
    <w:p w14:paraId="16F2F069" w14:textId="7BC491CB" w:rsidR="00272730" w:rsidRDefault="000815CF">
      <w:pPr>
        <w:pStyle w:val="TOC1"/>
        <w:rPr>
          <w:rFonts w:asciiTheme="minorHAnsi" w:eastAsiaTheme="minorEastAsia" w:hAnsiTheme="minorHAnsi" w:cstheme="minorBidi"/>
          <w:noProof/>
          <w:sz w:val="22"/>
          <w:szCs w:val="22"/>
        </w:rPr>
      </w:pPr>
      <w:hyperlink w:anchor="_Toc491361240" w:history="1">
        <w:r w:rsidR="00272730" w:rsidRPr="008148AE">
          <w:rPr>
            <w:rStyle w:val="Hyperlink"/>
            <w:noProof/>
          </w:rPr>
          <w:t>5. Open Issues</w:t>
        </w:r>
        <w:r w:rsidR="00272730">
          <w:rPr>
            <w:noProof/>
            <w:webHidden/>
          </w:rPr>
          <w:tab/>
        </w:r>
        <w:r w:rsidR="00272730">
          <w:rPr>
            <w:noProof/>
            <w:webHidden/>
          </w:rPr>
          <w:fldChar w:fldCharType="begin"/>
        </w:r>
        <w:r w:rsidR="00272730">
          <w:rPr>
            <w:noProof/>
            <w:webHidden/>
          </w:rPr>
          <w:instrText xml:space="preserve"> PAGEREF _Toc491361240 \h </w:instrText>
        </w:r>
        <w:r w:rsidR="00272730">
          <w:rPr>
            <w:noProof/>
            <w:webHidden/>
          </w:rPr>
        </w:r>
        <w:r w:rsidR="00272730">
          <w:rPr>
            <w:noProof/>
            <w:webHidden/>
          </w:rPr>
          <w:fldChar w:fldCharType="separate"/>
        </w:r>
        <w:r w:rsidR="00272730">
          <w:rPr>
            <w:noProof/>
            <w:webHidden/>
          </w:rPr>
          <w:t>36</w:t>
        </w:r>
        <w:r w:rsidR="00272730">
          <w:rPr>
            <w:noProof/>
            <w:webHidden/>
          </w:rPr>
          <w:fldChar w:fldCharType="end"/>
        </w:r>
      </w:hyperlink>
    </w:p>
    <w:p w14:paraId="00FDB175" w14:textId="3505090A" w:rsidR="00272730" w:rsidRDefault="000815CF">
      <w:pPr>
        <w:pStyle w:val="TOC1"/>
        <w:rPr>
          <w:rFonts w:asciiTheme="minorHAnsi" w:eastAsiaTheme="minorEastAsia" w:hAnsiTheme="minorHAnsi" w:cstheme="minorBidi"/>
          <w:noProof/>
          <w:sz w:val="22"/>
          <w:szCs w:val="22"/>
        </w:rPr>
      </w:pPr>
      <w:hyperlink w:anchor="_Toc491361241" w:history="1">
        <w:r w:rsidR="00272730" w:rsidRPr="008148AE">
          <w:rPr>
            <w:rStyle w:val="Hyperlink"/>
            <w:noProof/>
          </w:rPr>
          <w:t>References</w:t>
        </w:r>
        <w:r w:rsidR="00272730">
          <w:rPr>
            <w:noProof/>
            <w:webHidden/>
          </w:rPr>
          <w:tab/>
        </w:r>
        <w:r w:rsidR="00272730">
          <w:rPr>
            <w:noProof/>
            <w:webHidden/>
          </w:rPr>
          <w:fldChar w:fldCharType="begin"/>
        </w:r>
        <w:r w:rsidR="00272730">
          <w:rPr>
            <w:noProof/>
            <w:webHidden/>
          </w:rPr>
          <w:instrText xml:space="preserve"> PAGEREF _Toc491361241 \h </w:instrText>
        </w:r>
        <w:r w:rsidR="00272730">
          <w:rPr>
            <w:noProof/>
            <w:webHidden/>
          </w:rPr>
        </w:r>
        <w:r w:rsidR="00272730">
          <w:rPr>
            <w:noProof/>
            <w:webHidden/>
          </w:rPr>
          <w:fldChar w:fldCharType="separate"/>
        </w:r>
        <w:r w:rsidR="00272730">
          <w:rPr>
            <w:noProof/>
            <w:webHidden/>
          </w:rPr>
          <w:t>38</w:t>
        </w:r>
        <w:r w:rsidR="00272730">
          <w:rPr>
            <w:noProof/>
            <w:webHidden/>
          </w:rPr>
          <w:fldChar w:fldCharType="end"/>
        </w:r>
      </w:hyperlink>
    </w:p>
    <w:p w14:paraId="1F8D89A8" w14:textId="31FE1437" w:rsidR="00272730" w:rsidRDefault="000815CF">
      <w:pPr>
        <w:pStyle w:val="TOC1"/>
        <w:rPr>
          <w:rFonts w:asciiTheme="minorHAnsi" w:eastAsiaTheme="minorEastAsia" w:hAnsiTheme="minorHAnsi" w:cstheme="minorBidi"/>
          <w:noProof/>
          <w:sz w:val="22"/>
          <w:szCs w:val="22"/>
        </w:rPr>
      </w:pPr>
      <w:hyperlink w:anchor="_Toc491361242" w:history="1">
        <w:r w:rsidR="00272730" w:rsidRPr="008148AE">
          <w:rPr>
            <w:rStyle w:val="Hyperlink"/>
            <w:noProof/>
          </w:rPr>
          <w:t>Appendices</w:t>
        </w:r>
        <w:r w:rsidR="00272730">
          <w:rPr>
            <w:noProof/>
            <w:webHidden/>
          </w:rPr>
          <w:tab/>
        </w:r>
        <w:r w:rsidR="00272730">
          <w:rPr>
            <w:noProof/>
            <w:webHidden/>
          </w:rPr>
          <w:fldChar w:fldCharType="begin"/>
        </w:r>
        <w:r w:rsidR="00272730">
          <w:rPr>
            <w:noProof/>
            <w:webHidden/>
          </w:rPr>
          <w:instrText xml:space="preserve"> PAGEREF _Toc491361242 \h </w:instrText>
        </w:r>
        <w:r w:rsidR="00272730">
          <w:rPr>
            <w:noProof/>
            <w:webHidden/>
          </w:rPr>
        </w:r>
        <w:r w:rsidR="00272730">
          <w:rPr>
            <w:noProof/>
            <w:webHidden/>
          </w:rPr>
          <w:fldChar w:fldCharType="separate"/>
        </w:r>
        <w:r w:rsidR="00272730">
          <w:rPr>
            <w:noProof/>
            <w:webHidden/>
          </w:rPr>
          <w:t>41</w:t>
        </w:r>
        <w:r w:rsidR="00272730">
          <w:rPr>
            <w:noProof/>
            <w:webHidden/>
          </w:rPr>
          <w:fldChar w:fldCharType="end"/>
        </w:r>
      </w:hyperlink>
    </w:p>
    <w:p w14:paraId="13E6B5B2" w14:textId="42CEEEBB"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43" w:history="1">
        <w:r w:rsidR="00272730" w:rsidRPr="008148AE">
          <w:rPr>
            <w:rStyle w:val="Hyperlink"/>
            <w:noProof/>
          </w:rPr>
          <w:t>Appendix A: Acknowledgements and Attributions</w:t>
        </w:r>
        <w:r w:rsidR="00272730">
          <w:rPr>
            <w:noProof/>
            <w:webHidden/>
          </w:rPr>
          <w:tab/>
        </w:r>
        <w:r w:rsidR="00272730">
          <w:rPr>
            <w:noProof/>
            <w:webHidden/>
          </w:rPr>
          <w:fldChar w:fldCharType="begin"/>
        </w:r>
        <w:r w:rsidR="00272730">
          <w:rPr>
            <w:noProof/>
            <w:webHidden/>
          </w:rPr>
          <w:instrText xml:space="preserve"> PAGEREF _Toc491361243 \h </w:instrText>
        </w:r>
        <w:r w:rsidR="00272730">
          <w:rPr>
            <w:noProof/>
            <w:webHidden/>
          </w:rPr>
        </w:r>
        <w:r w:rsidR="00272730">
          <w:rPr>
            <w:noProof/>
            <w:webHidden/>
          </w:rPr>
          <w:fldChar w:fldCharType="separate"/>
        </w:r>
        <w:r w:rsidR="00272730">
          <w:rPr>
            <w:noProof/>
            <w:webHidden/>
          </w:rPr>
          <w:t>41</w:t>
        </w:r>
        <w:r w:rsidR="00272730">
          <w:rPr>
            <w:noProof/>
            <w:webHidden/>
          </w:rPr>
          <w:fldChar w:fldCharType="end"/>
        </w:r>
      </w:hyperlink>
    </w:p>
    <w:p w14:paraId="14D52D78" w14:textId="1FC1CE7E"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44" w:history="1">
        <w:r w:rsidR="00272730" w:rsidRPr="008148AE">
          <w:rPr>
            <w:rStyle w:val="Hyperlink"/>
            <w:noProof/>
          </w:rPr>
          <w:t>Appendix B: Background Information</w:t>
        </w:r>
        <w:r w:rsidR="00272730">
          <w:rPr>
            <w:noProof/>
            <w:webHidden/>
          </w:rPr>
          <w:tab/>
        </w:r>
        <w:r w:rsidR="00272730">
          <w:rPr>
            <w:noProof/>
            <w:webHidden/>
          </w:rPr>
          <w:fldChar w:fldCharType="begin"/>
        </w:r>
        <w:r w:rsidR="00272730">
          <w:rPr>
            <w:noProof/>
            <w:webHidden/>
          </w:rPr>
          <w:instrText xml:space="preserve"> PAGEREF _Toc491361244 \h </w:instrText>
        </w:r>
        <w:r w:rsidR="00272730">
          <w:rPr>
            <w:noProof/>
            <w:webHidden/>
          </w:rPr>
        </w:r>
        <w:r w:rsidR="00272730">
          <w:rPr>
            <w:noProof/>
            <w:webHidden/>
          </w:rPr>
          <w:fldChar w:fldCharType="separate"/>
        </w:r>
        <w:r w:rsidR="00272730">
          <w:rPr>
            <w:noProof/>
            <w:webHidden/>
          </w:rPr>
          <w:t>43</w:t>
        </w:r>
        <w:r w:rsidR="00272730">
          <w:rPr>
            <w:noProof/>
            <w:webHidden/>
          </w:rPr>
          <w:fldChar w:fldCharType="end"/>
        </w:r>
      </w:hyperlink>
    </w:p>
    <w:p w14:paraId="513E0E7A" w14:textId="04219AF3"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45" w:history="1">
        <w:r w:rsidR="00272730" w:rsidRPr="008148AE">
          <w:rPr>
            <w:rStyle w:val="Hyperlink"/>
            <w:noProof/>
          </w:rPr>
          <w:t>B.1 Summary of selected references on nodule volumetry accuracy</w:t>
        </w:r>
        <w:r w:rsidR="00272730">
          <w:rPr>
            <w:noProof/>
            <w:webHidden/>
          </w:rPr>
          <w:tab/>
        </w:r>
        <w:r w:rsidR="00272730">
          <w:rPr>
            <w:noProof/>
            <w:webHidden/>
          </w:rPr>
          <w:fldChar w:fldCharType="begin"/>
        </w:r>
        <w:r w:rsidR="00272730">
          <w:rPr>
            <w:noProof/>
            <w:webHidden/>
          </w:rPr>
          <w:instrText xml:space="preserve"> PAGEREF _Toc491361245 \h </w:instrText>
        </w:r>
        <w:r w:rsidR="00272730">
          <w:rPr>
            <w:noProof/>
            <w:webHidden/>
          </w:rPr>
        </w:r>
        <w:r w:rsidR="00272730">
          <w:rPr>
            <w:noProof/>
            <w:webHidden/>
          </w:rPr>
          <w:fldChar w:fldCharType="separate"/>
        </w:r>
        <w:r w:rsidR="00272730">
          <w:rPr>
            <w:noProof/>
            <w:webHidden/>
          </w:rPr>
          <w:t>43</w:t>
        </w:r>
        <w:r w:rsidR="00272730">
          <w:rPr>
            <w:noProof/>
            <w:webHidden/>
          </w:rPr>
          <w:fldChar w:fldCharType="end"/>
        </w:r>
      </w:hyperlink>
    </w:p>
    <w:p w14:paraId="54BE3127" w14:textId="099D27C4"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46" w:history="1">
        <w:r w:rsidR="00272730" w:rsidRPr="008148AE">
          <w:rPr>
            <w:rStyle w:val="Hyperlink"/>
            <w:noProof/>
          </w:rPr>
          <w:t>B.2 Summary of selected references on nodule volumetry precision</w:t>
        </w:r>
        <w:r w:rsidR="00272730">
          <w:rPr>
            <w:noProof/>
            <w:webHidden/>
          </w:rPr>
          <w:tab/>
        </w:r>
        <w:r w:rsidR="00272730">
          <w:rPr>
            <w:noProof/>
            <w:webHidden/>
          </w:rPr>
          <w:fldChar w:fldCharType="begin"/>
        </w:r>
        <w:r w:rsidR="00272730">
          <w:rPr>
            <w:noProof/>
            <w:webHidden/>
          </w:rPr>
          <w:instrText xml:space="preserve"> PAGEREF _Toc491361246 \h </w:instrText>
        </w:r>
        <w:r w:rsidR="00272730">
          <w:rPr>
            <w:noProof/>
            <w:webHidden/>
          </w:rPr>
        </w:r>
        <w:r w:rsidR="00272730">
          <w:rPr>
            <w:noProof/>
            <w:webHidden/>
          </w:rPr>
          <w:fldChar w:fldCharType="separate"/>
        </w:r>
        <w:r w:rsidR="00272730">
          <w:rPr>
            <w:noProof/>
            <w:webHidden/>
          </w:rPr>
          <w:t>43</w:t>
        </w:r>
        <w:r w:rsidR="00272730">
          <w:rPr>
            <w:noProof/>
            <w:webHidden/>
          </w:rPr>
          <w:fldChar w:fldCharType="end"/>
        </w:r>
      </w:hyperlink>
    </w:p>
    <w:p w14:paraId="1F708AA0" w14:textId="1F760141" w:rsidR="00272730" w:rsidRDefault="000815CF">
      <w:pPr>
        <w:pStyle w:val="TOC2"/>
        <w:tabs>
          <w:tab w:val="right" w:leader="dot" w:pos="10510"/>
        </w:tabs>
        <w:rPr>
          <w:rFonts w:asciiTheme="minorHAnsi" w:eastAsiaTheme="minorEastAsia" w:hAnsiTheme="minorHAnsi" w:cstheme="minorBidi"/>
          <w:noProof/>
          <w:sz w:val="22"/>
          <w:szCs w:val="22"/>
        </w:rPr>
      </w:pPr>
      <w:hyperlink w:anchor="_Toc491361247" w:history="1">
        <w:r w:rsidR="00272730" w:rsidRPr="008148AE">
          <w:rPr>
            <w:rStyle w:val="Hyperlink"/>
            <w:noProof/>
          </w:rPr>
          <w:t>Appendix C: Metrology Methods</w:t>
        </w:r>
        <w:r w:rsidR="00272730">
          <w:rPr>
            <w:noProof/>
            <w:webHidden/>
          </w:rPr>
          <w:tab/>
        </w:r>
        <w:r w:rsidR="00272730">
          <w:rPr>
            <w:noProof/>
            <w:webHidden/>
          </w:rPr>
          <w:fldChar w:fldCharType="begin"/>
        </w:r>
        <w:r w:rsidR="00272730">
          <w:rPr>
            <w:noProof/>
            <w:webHidden/>
          </w:rPr>
          <w:instrText xml:space="preserve"> PAGEREF _Toc491361247 \h </w:instrText>
        </w:r>
        <w:r w:rsidR="00272730">
          <w:rPr>
            <w:noProof/>
            <w:webHidden/>
          </w:rPr>
        </w:r>
        <w:r w:rsidR="00272730">
          <w:rPr>
            <w:noProof/>
            <w:webHidden/>
          </w:rPr>
          <w:fldChar w:fldCharType="separate"/>
        </w:r>
        <w:r w:rsidR="00272730">
          <w:rPr>
            <w:noProof/>
            <w:webHidden/>
          </w:rPr>
          <w:t>44</w:t>
        </w:r>
        <w:r w:rsidR="00272730">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0"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1" w:name="_Toc491361220"/>
      <w:r>
        <w:rPr>
          <w:rStyle w:val="StyleVisiontextC00000000093E2DA0"/>
        </w:rPr>
        <w:lastRenderedPageBreak/>
        <w:t>Change Log</w:t>
      </w:r>
      <w:bookmarkEnd w:id="1"/>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2" w:name="_Toc488845886"/>
      <w:bookmarkStart w:id="3" w:name="_Toc491361221"/>
      <w:r>
        <w:lastRenderedPageBreak/>
        <w:t>Open Issues:</w:t>
      </w:r>
      <w:bookmarkEnd w:id="2"/>
      <w:bookmarkEnd w:id="3"/>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573061">
        <w:trPr>
          <w:trHeight w:val="2052"/>
        </w:trPr>
        <w:tc>
          <w:tcPr>
            <w:tcW w:w="9990" w:type="dxa"/>
            <w:tcBorders>
              <w:top w:val="single" w:sz="4" w:space="0" w:color="auto"/>
              <w:left w:val="single" w:sz="4" w:space="0" w:color="auto"/>
              <w:bottom w:val="single" w:sz="4" w:space="0" w:color="auto"/>
              <w:right w:val="single" w:sz="4" w:space="0" w:color="auto"/>
            </w:tcBorders>
          </w:tcPr>
          <w:p w14:paraId="19BA0EAA" w14:textId="1EF8A558" w:rsidR="003040F9" w:rsidRDefault="003040F9">
            <w:pPr>
              <w:spacing w:line="256" w:lineRule="auto"/>
              <w:rPr>
                <w:b/>
              </w:rPr>
            </w:pPr>
            <w:r>
              <w:rPr>
                <w:b/>
              </w:rPr>
              <w:t xml:space="preserve">Q. </w:t>
            </w:r>
            <w:r w:rsidR="001606D0">
              <w:rPr>
                <w:b/>
              </w:rPr>
              <w:t xml:space="preserve">PSF is one approach to expressing resolution in a CT image, but there are other approaches that are also used in the CT medical physics community (e.g. MTF50). </w:t>
            </w:r>
            <w:r w:rsidR="00952CC4">
              <w:rPr>
                <w:b/>
              </w:rPr>
              <w:t>Can this P</w:t>
            </w:r>
            <w:r w:rsidR="00E8355B">
              <w:rPr>
                <w:b/>
              </w:rPr>
              <w:t xml:space="preserve">rofile </w:t>
            </w:r>
            <w:r w:rsidR="001606D0">
              <w:rPr>
                <w:b/>
              </w:rPr>
              <w:t>support</w:t>
            </w:r>
            <w:r w:rsidR="00E8355B">
              <w:rPr>
                <w:b/>
              </w:rPr>
              <w:t xml:space="preserve"> both representations?</w:t>
            </w:r>
          </w:p>
          <w:p w14:paraId="20AB9489" w14:textId="77777777" w:rsidR="001606D0" w:rsidRPr="00573061" w:rsidRDefault="001606D0">
            <w:pPr>
              <w:spacing w:line="256" w:lineRule="auto"/>
            </w:pPr>
          </w:p>
          <w:p w14:paraId="11D14F73" w14:textId="1C7501D1" w:rsidR="003040F9" w:rsidRDefault="003040F9">
            <w:pPr>
              <w:spacing w:line="256" w:lineRule="auto"/>
            </w:pPr>
            <w:r>
              <w:t xml:space="preserve">A. </w:t>
            </w:r>
            <w:r w:rsidR="00952CC4">
              <w:t>The current version of the profile mainly provides resolution values in PSF units. However, two equations and a reference are also provided for converting between a PSF representation and an MTF50 representation.</w:t>
            </w:r>
            <w:r w:rsidR="001606D0">
              <w:t xml:space="preserve"> Future versions of this profile can provide specifications in both a PSF representation and an MTF50 representation</w:t>
            </w:r>
            <w:r w:rsidR="00952CC4">
              <w:t xml:space="preserve"> in more places within the profile</w:t>
            </w:r>
            <w:r w:rsidR="001606D0">
              <w:t>.</w:t>
            </w:r>
          </w:p>
          <w:p w14:paraId="25E1B164" w14:textId="77777777" w:rsidR="003040F9" w:rsidRDefault="003040F9">
            <w:pPr>
              <w:spacing w:line="256" w:lineRule="auto"/>
              <w:rPr>
                <w:b/>
              </w:rPr>
            </w:pPr>
          </w:p>
        </w:tc>
      </w:tr>
      <w:tr w:rsidR="003040F9" w14:paraId="115BDD74" w14:textId="77777777" w:rsidTr="00573061">
        <w:trPr>
          <w:trHeight w:val="1823"/>
        </w:trPr>
        <w:tc>
          <w:tcPr>
            <w:tcW w:w="9990" w:type="dxa"/>
            <w:tcBorders>
              <w:top w:val="single" w:sz="4" w:space="0" w:color="auto"/>
              <w:left w:val="single" w:sz="4" w:space="0" w:color="auto"/>
              <w:bottom w:val="single" w:sz="4" w:space="0" w:color="auto"/>
              <w:right w:val="single" w:sz="4" w:space="0" w:color="auto"/>
            </w:tcBorders>
            <w:hideMark/>
          </w:tcPr>
          <w:p w14:paraId="7FD57CD2" w14:textId="1A680B8B" w:rsidR="003040F9" w:rsidRDefault="003040F9">
            <w:pPr>
              <w:spacing w:line="256" w:lineRule="auto"/>
              <w:rPr>
                <w:b/>
              </w:rPr>
            </w:pPr>
            <w:r>
              <w:rPr>
                <w:b/>
              </w:rPr>
              <w:t xml:space="preserve">Q. </w:t>
            </w:r>
            <w:r w:rsidR="00E8355B">
              <w:rPr>
                <w:b/>
              </w:rPr>
              <w:t xml:space="preserve">The use of four materials (Air, Acrylic, Delrin, and Teflon) to measure HU bias and noise appears to be more than necessary to determine the performance of a scanner and protocol for supporting CT lung nodule measurements. </w:t>
            </w:r>
            <w:r w:rsidR="00952CC4">
              <w:rPr>
                <w:b/>
              </w:rPr>
              <w:t>Can this P</w:t>
            </w:r>
            <w:r w:rsidR="00E8355B">
              <w:rPr>
                <w:b/>
              </w:rPr>
              <w:t>rofile safely eliminate some of these additional material measurements?</w:t>
            </w:r>
          </w:p>
          <w:p w14:paraId="45571112" w14:textId="77777777" w:rsidR="00E8355B" w:rsidRDefault="00E8355B">
            <w:pPr>
              <w:spacing w:line="256" w:lineRule="auto"/>
            </w:pPr>
          </w:p>
          <w:p w14:paraId="7BC51316" w14:textId="6197968C" w:rsidR="003040F9" w:rsidRDefault="003040F9">
            <w:pPr>
              <w:spacing w:line="256" w:lineRule="auto"/>
            </w:pPr>
            <w:r>
              <w:t>A.</w:t>
            </w:r>
            <w:r w:rsidR="00E8355B">
              <w:t xml:space="preserve"> It is </w:t>
            </w:r>
            <w:r w:rsidR="002A6028">
              <w:t>agreed</w:t>
            </w:r>
            <w:r w:rsidR="00E8355B">
              <w:t xml:space="preserve"> that </w:t>
            </w:r>
            <w:r w:rsidR="007A48FF">
              <w:t>less than four</w:t>
            </w:r>
            <w:r w:rsidR="00E8355B">
              <w:t xml:space="preserve"> phantom materials</w:t>
            </w:r>
            <w:r w:rsidR="007A48FF">
              <w:t xml:space="preserve"> are</w:t>
            </w:r>
            <w:r w:rsidR="00E8355B">
              <w:t xml:space="preserve"> needed to understand </w:t>
            </w:r>
            <w:r w:rsidR="008151CD">
              <w:t xml:space="preserve">the impact of HU bias on </w:t>
            </w:r>
            <w:r w:rsidR="00E8355B">
              <w:t>volumetric solid lung nodule performance</w:t>
            </w:r>
            <w:r w:rsidR="007A48FF">
              <w:t>. The main two materials</w:t>
            </w:r>
            <w:r w:rsidR="00E8355B">
              <w:t xml:space="preserve"> are Air and Acrylic. This is because the measurement of a solid lung nodule </w:t>
            </w:r>
            <w:r w:rsidR="007A48FF">
              <w:t xml:space="preserve">is primarily determined by a nodule surface intensity gradient </w:t>
            </w:r>
            <w:r w:rsidR="00E8355B">
              <w:t xml:space="preserve">that transitions from background lung parenchyma (consisting mainly of Air) to </w:t>
            </w:r>
            <w:r w:rsidR="007A48FF">
              <w:t>nodule</w:t>
            </w:r>
            <w:r w:rsidR="00E8355B">
              <w:t xml:space="preserve"> tissue (approximately water HU which </w:t>
            </w:r>
            <w:r w:rsidR="007A48FF">
              <w:t xml:space="preserve">is close to Acrylic HU attenuation). Thus, a large HU bias in these two materials has the potential to impact volumetric lung nodule measurement performance. </w:t>
            </w:r>
            <w:r w:rsidR="00952CC4">
              <w:t>The P</w:t>
            </w:r>
            <w:r w:rsidR="0049482D">
              <w:t xml:space="preserve">rofile has been modified to </w:t>
            </w:r>
            <w:r w:rsidR="00952CC4">
              <w:t>place limits on HU</w:t>
            </w:r>
            <w:r w:rsidR="0049482D">
              <w:t xml:space="preserve"> bias only in Air and </w:t>
            </w:r>
            <w:r w:rsidR="00E7174F">
              <w:t>Acrylic materials</w:t>
            </w:r>
            <w:r w:rsidR="00952CC4">
              <w:t xml:space="preserve"> and further modified to place</w:t>
            </w:r>
            <w:r w:rsidR="00E7174F">
              <w:t xml:space="preserve"> noise </w:t>
            </w:r>
            <w:r w:rsidR="00952CC4">
              <w:t>limits only measured i</w:t>
            </w:r>
            <w:r w:rsidR="00E7174F">
              <w:t xml:space="preserve">n </w:t>
            </w:r>
            <w:r w:rsidR="00952CC4">
              <w:t xml:space="preserve">an </w:t>
            </w:r>
            <w:r w:rsidR="00E7174F">
              <w:t>Acrylic</w:t>
            </w:r>
            <w:r w:rsidR="00952CC4">
              <w:t xml:space="preserve"> material. However, i</w:t>
            </w:r>
            <w:r w:rsidR="00E7174F">
              <w:t>t should be noted that t</w:t>
            </w:r>
            <w:r w:rsidR="007A48FF">
              <w:t xml:space="preserve">he measurement of large amounts of bias </w:t>
            </w:r>
            <w:r w:rsidR="002A6028">
              <w:t xml:space="preserve">and noise </w:t>
            </w:r>
            <w:r w:rsidR="00E7174F">
              <w:t xml:space="preserve">within </w:t>
            </w:r>
            <w:r w:rsidR="007A48FF">
              <w:t>additional materials has the potential to identify image acquisition and rec</w:t>
            </w:r>
            <w:r w:rsidR="00952CC4">
              <w:t>onstruction artifacts that can</w:t>
            </w:r>
            <w:r w:rsidR="007A48FF">
              <w:t xml:space="preserve"> impact lung nodule </w:t>
            </w:r>
            <w:r w:rsidR="00952CC4">
              <w:t xml:space="preserve">volume </w:t>
            </w:r>
            <w:r w:rsidR="007A48FF">
              <w:t>measurement</w:t>
            </w:r>
            <w:r w:rsidR="00952CC4">
              <w:t>s</w:t>
            </w:r>
            <w:r w:rsidR="007A48FF">
              <w:t xml:space="preserve">. </w:t>
            </w:r>
            <w:r w:rsidR="008151CD">
              <w:t xml:space="preserve">The issue of the optimal set of materials to measure HU bias and noise will be revisited </w:t>
            </w:r>
            <w:r w:rsidR="00952CC4">
              <w:t>in future P</w:t>
            </w:r>
            <w:r w:rsidR="008151CD">
              <w:t>rofile versions after the collection of more data using the currently proposed phantom</w:t>
            </w:r>
            <w:r w:rsidR="004F02DD">
              <w:t>, and other QIBA-</w:t>
            </w:r>
            <w:r w:rsidR="002A6028">
              <w:t>approved phantoms</w:t>
            </w:r>
            <w:r w:rsidR="008151CD">
              <w:t xml:space="preserve">. </w:t>
            </w:r>
          </w:p>
          <w:p w14:paraId="3C2277D4" w14:textId="0EC6CD77" w:rsidR="003D5AFA" w:rsidRDefault="003D5AFA">
            <w:pPr>
              <w:spacing w:line="256" w:lineRule="auto"/>
            </w:pPr>
          </w:p>
        </w:tc>
      </w:tr>
      <w:tr w:rsidR="00272730" w14:paraId="2817DB2E" w14:textId="77777777" w:rsidTr="00573061">
        <w:trPr>
          <w:trHeight w:val="1980"/>
        </w:trPr>
        <w:tc>
          <w:tcPr>
            <w:tcW w:w="9990" w:type="dxa"/>
            <w:tcBorders>
              <w:top w:val="single" w:sz="4" w:space="0" w:color="auto"/>
              <w:left w:val="single" w:sz="4" w:space="0" w:color="auto"/>
              <w:bottom w:val="single" w:sz="4" w:space="0" w:color="auto"/>
              <w:right w:val="single" w:sz="4" w:space="0" w:color="auto"/>
            </w:tcBorders>
          </w:tcPr>
          <w:p w14:paraId="5CD13458" w14:textId="0DB33CE2" w:rsidR="00272730" w:rsidRDefault="00272730" w:rsidP="00272730">
            <w:pPr>
              <w:spacing w:line="256" w:lineRule="auto"/>
              <w:rPr>
                <w:b/>
              </w:rPr>
            </w:pPr>
            <w:r>
              <w:rPr>
                <w:b/>
              </w:rPr>
              <w:t xml:space="preserve">Q. </w:t>
            </w:r>
            <w:r w:rsidR="00952CC4">
              <w:rPr>
                <w:b/>
              </w:rPr>
              <w:t>The performance of this P</w:t>
            </w:r>
            <w:r w:rsidR="008151CD">
              <w:rPr>
                <w:b/>
              </w:rPr>
              <w:t xml:space="preserve">rofile for different scanners, reconstruction algorithms, and lesion shapes needs further supporting data and </w:t>
            </w:r>
            <w:r w:rsidR="00952CC4">
              <w:rPr>
                <w:b/>
              </w:rPr>
              <w:t>study. Can this P</w:t>
            </w:r>
            <w:r w:rsidR="008151CD">
              <w:rPr>
                <w:b/>
              </w:rPr>
              <w:t>rofile perform additional studies to verify that the proposed methods will perform within specifications under varying conditions?</w:t>
            </w:r>
          </w:p>
          <w:p w14:paraId="1249AC3E" w14:textId="77777777" w:rsidR="008151CD" w:rsidRDefault="008151CD" w:rsidP="00272730">
            <w:pPr>
              <w:spacing w:line="256" w:lineRule="auto"/>
              <w:rPr>
                <w:b/>
              </w:rPr>
            </w:pPr>
          </w:p>
          <w:p w14:paraId="0FE80141" w14:textId="30D0F935" w:rsidR="00272730" w:rsidRDefault="00272730" w:rsidP="00272730">
            <w:pPr>
              <w:spacing w:line="256" w:lineRule="auto"/>
            </w:pPr>
            <w:r>
              <w:t>A.</w:t>
            </w:r>
            <w:r w:rsidR="008151CD">
              <w:t xml:space="preserve"> Yes. Additional data collection and studies will be performed </w:t>
            </w:r>
            <w:r w:rsidR="003D5AFA">
              <w:t>with the proposed phantom</w:t>
            </w:r>
            <w:r w:rsidR="00952CC4">
              <w:t xml:space="preserve">, and other QIBA-approved </w:t>
            </w:r>
            <w:r w:rsidR="004F02DD">
              <w:t>phantoms,</w:t>
            </w:r>
            <w:r w:rsidR="003D5AFA">
              <w:t xml:space="preserve"> </w:t>
            </w:r>
            <w:r w:rsidR="008151CD">
              <w:t xml:space="preserve">that will provide data with which to make </w:t>
            </w:r>
            <w:r w:rsidR="003D5AFA">
              <w:t xml:space="preserve">evidence-based </w:t>
            </w:r>
            <w:r w:rsidR="008151CD">
              <w:t>adjus</w:t>
            </w:r>
            <w:r w:rsidR="003D5AFA">
              <w:t>tments to this</w:t>
            </w:r>
            <w:r w:rsidR="00952CC4">
              <w:t xml:space="preserve"> P</w:t>
            </w:r>
            <w:r w:rsidR="008151CD">
              <w:t xml:space="preserve">rofile. </w:t>
            </w:r>
          </w:p>
          <w:p w14:paraId="13F138AC" w14:textId="1B470DC5" w:rsidR="00384DC4" w:rsidRDefault="00384DC4" w:rsidP="00272730">
            <w:pPr>
              <w:spacing w:line="256" w:lineRule="auto"/>
              <w:rPr>
                <w:b/>
              </w:rPr>
            </w:pPr>
          </w:p>
        </w:tc>
      </w:tr>
      <w:tr w:rsidR="002A6028" w14:paraId="64E75859" w14:textId="77777777" w:rsidTr="00272730">
        <w:trPr>
          <w:trHeight w:val="1980"/>
        </w:trPr>
        <w:tc>
          <w:tcPr>
            <w:tcW w:w="9990" w:type="dxa"/>
            <w:tcBorders>
              <w:top w:val="single" w:sz="4" w:space="0" w:color="auto"/>
              <w:left w:val="single" w:sz="4" w:space="0" w:color="auto"/>
              <w:bottom w:val="single" w:sz="4" w:space="0" w:color="auto"/>
              <w:right w:val="single" w:sz="4" w:space="0" w:color="auto"/>
            </w:tcBorders>
          </w:tcPr>
          <w:p w14:paraId="6750E0DD" w14:textId="71D9904A" w:rsidR="002A6028" w:rsidRDefault="002A6028" w:rsidP="00272730">
            <w:pPr>
              <w:spacing w:line="256" w:lineRule="auto"/>
              <w:rPr>
                <w:b/>
              </w:rPr>
            </w:pPr>
            <w:r>
              <w:rPr>
                <w:b/>
              </w:rPr>
              <w:lastRenderedPageBreak/>
              <w:t>Q. The</w:t>
            </w:r>
            <w:r w:rsidR="004F02DD">
              <w:rPr>
                <w:b/>
              </w:rPr>
              <w:t xml:space="preserve"> P</w:t>
            </w:r>
            <w:r>
              <w:rPr>
                <w:b/>
              </w:rPr>
              <w:t xml:space="preserve">rofile places limits on edge enhancement and spatial warping. Are these metrics necessary for establishing solid lung nodule measurement performance? </w:t>
            </w:r>
          </w:p>
          <w:p w14:paraId="49A74A26" w14:textId="77777777" w:rsidR="002A6028" w:rsidRDefault="002A6028" w:rsidP="00272730">
            <w:pPr>
              <w:spacing w:line="256" w:lineRule="auto"/>
              <w:rPr>
                <w:b/>
              </w:rPr>
            </w:pPr>
          </w:p>
          <w:p w14:paraId="439276E0" w14:textId="6039AF08" w:rsidR="002A6028" w:rsidRDefault="002A6028" w:rsidP="00272730">
            <w:pPr>
              <w:spacing w:line="256" w:lineRule="auto"/>
              <w:rPr>
                <w:b/>
              </w:rPr>
            </w:pPr>
            <w:r>
              <w:t xml:space="preserve">A. </w:t>
            </w:r>
            <w:r w:rsidR="001271E9">
              <w:t>Spatial warping for some scanners that are permitted b</w:t>
            </w:r>
            <w:r w:rsidR="004F02DD">
              <w:t>y this P</w:t>
            </w:r>
            <w:r w:rsidR="001271E9">
              <w:t>rofile can significantly increase the variance of volumetric change measurements of solid lung nodules, as has been published in Henschke, et al., JMI 2016 (</w:t>
            </w:r>
            <w:hyperlink r:id="rId9" w:history="1">
              <w:r w:rsidR="001271E9" w:rsidRPr="00A61470">
                <w:rPr>
                  <w:rStyle w:val="Hyperlink"/>
                </w:rPr>
                <w:t>https://www.ncbi.nlm.nih.gov/pubmed/27660808</w:t>
              </w:r>
            </w:hyperlink>
            <w:r w:rsidR="001271E9">
              <w:t xml:space="preserve">). Edge enhancing recon kernels are known to non-isotropically bias gradient edges making nodule segmentation more challenging for </w:t>
            </w:r>
            <w:r w:rsidR="00384DC4">
              <w:t>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w:t>
            </w:r>
            <w:r w:rsidR="004F02DD">
              <w:t>ations currently set for these P</w:t>
            </w:r>
            <w:r w:rsidR="00384DC4">
              <w:t>rofile requirements will be further evaluated after additional data has been acquired with the p</w:t>
            </w:r>
            <w:r w:rsidR="004F02DD">
              <w:t>roposed phantom, and other QIBA-</w:t>
            </w:r>
            <w:r w:rsidR="00384DC4">
              <w:t>approved phantoms.</w:t>
            </w:r>
            <w:r w:rsidR="00E96C59">
              <w:t xml:space="preserve"> In addition, improved descriptions of measurement methods, including figures, will be added to the Profile.</w:t>
            </w:r>
          </w:p>
        </w:tc>
      </w:tr>
    </w:tbl>
    <w:p w14:paraId="0C4B7207" w14:textId="77777777" w:rsidR="003040F9" w:rsidRDefault="003040F9" w:rsidP="003040F9"/>
    <w:p w14:paraId="45622393" w14:textId="77777777" w:rsidR="003040F9" w:rsidRDefault="003040F9" w:rsidP="003040F9">
      <w:pPr>
        <w:pStyle w:val="Heading1"/>
      </w:pPr>
      <w:bookmarkStart w:id="4" w:name="_Toc488845887"/>
      <w:bookmarkStart w:id="5" w:name="_Toc491361222"/>
      <w:r>
        <w:t>Closed Issues:</w:t>
      </w:r>
      <w:bookmarkEnd w:id="4"/>
      <w:bookmarkEnd w:id="5"/>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3040F9" w14:paraId="6E31136D" w14:textId="77777777" w:rsidTr="003040F9">
        <w:tc>
          <w:tcPr>
            <w:tcW w:w="8922"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Submit issues and new suggestions/ideas to the QIBA Process Cmte.</w:t>
            </w:r>
          </w:p>
        </w:tc>
      </w:tr>
      <w:tr w:rsidR="003040F9" w14:paraId="5A843F4E" w14:textId="77777777" w:rsidTr="00573061">
        <w:trPr>
          <w:trHeight w:val="856"/>
        </w:trPr>
        <w:tc>
          <w:tcPr>
            <w:tcW w:w="8922" w:type="dxa"/>
            <w:tcBorders>
              <w:top w:val="single" w:sz="4" w:space="0" w:color="auto"/>
              <w:left w:val="single" w:sz="4" w:space="0" w:color="auto"/>
              <w:bottom w:val="single" w:sz="4" w:space="0" w:color="auto"/>
              <w:right w:val="single" w:sz="4" w:space="0" w:color="auto"/>
            </w:tcBorders>
            <w:hideMark/>
          </w:tcPr>
          <w:p w14:paraId="6BC336F4" w14:textId="77777777" w:rsidR="003040F9" w:rsidRDefault="003040F9">
            <w:pPr>
              <w:spacing w:line="256" w:lineRule="auto"/>
              <w:rPr>
                <w:b/>
              </w:rPr>
            </w:pPr>
            <w:r>
              <w:rPr>
                <w:b/>
              </w:rPr>
              <w:t xml:space="preserve">Q. </w:t>
            </w:r>
          </w:p>
          <w:p w14:paraId="3B20204F" w14:textId="77777777" w:rsidR="003040F9" w:rsidRDefault="003040F9">
            <w:pPr>
              <w:spacing w:line="256" w:lineRule="auto"/>
            </w:pPr>
            <w:r>
              <w:t>A.</w:t>
            </w:r>
          </w:p>
        </w:tc>
      </w:tr>
    </w:tbl>
    <w:p w14:paraId="2A7D4F48" w14:textId="77777777" w:rsidR="003040F9" w:rsidRPr="00573061" w:rsidRDefault="003040F9" w:rsidP="00573061"/>
    <w:p w14:paraId="32238B7C" w14:textId="587A07CB" w:rsidR="003F4FA8" w:rsidRPr="00D92917" w:rsidRDefault="003F4FA8" w:rsidP="003F4FA8">
      <w:pPr>
        <w:pStyle w:val="Heading1"/>
      </w:pPr>
      <w:bookmarkStart w:id="6" w:name="_Toc491361223"/>
      <w:r>
        <w:rPr>
          <w:rStyle w:val="StyleVisiontextC00000000093E2DA0"/>
        </w:rPr>
        <w:t>1</w:t>
      </w:r>
      <w:r w:rsidRPr="00D92917">
        <w:rPr>
          <w:rStyle w:val="StyleVisiontextC00000000093E2DA0"/>
        </w:rPr>
        <w:t xml:space="preserve">. </w:t>
      </w:r>
      <w:r>
        <w:rPr>
          <w:rStyle w:val="StyleVisiontextC00000000093E2DA0"/>
        </w:rPr>
        <w:t>Executive Summary</w:t>
      </w:r>
      <w:bookmarkEnd w:id="6"/>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36F41201"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o be compliant with the profile.</w:t>
      </w:r>
    </w:p>
    <w:p w14:paraId="6A28D494" w14:textId="51471287" w:rsidR="00AA0C5E" w:rsidRDefault="00900B5E" w:rsidP="00251DE2">
      <w:pPr>
        <w:pStyle w:val="BodyText"/>
      </w:pPr>
      <w:r>
        <w:t>This QIBA Profile (Lung Nodule Volume Assessment and Monitoring in Low Dose CT Screening) addresses the accuracy and precision of quantitative CT volumetry as applied to solid lung nodules of 6-12 mm diameter. It places requirements on Acquisition Devices,</w:t>
      </w:r>
      <w:r w:rsidRPr="006B090A">
        <w:t xml:space="preserve"> </w:t>
      </w:r>
      <w:r w:rsidR="003D4FAD">
        <w:t>Technologists, Radiologists</w:t>
      </w:r>
      <w:r>
        <w:t xml:space="preserve"> and Image Analysis </w:t>
      </w:r>
      <w:r>
        <w:lastRenderedPageBreak/>
        <w:t xml:space="preserve">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10308A8D" w14:textId="1E6F8475" w:rsidR="00EA6172" w:rsidRPr="001379C3" w:rsidRDefault="00D03104" w:rsidP="00251DE2">
      <w:pPr>
        <w:pStyle w:val="BodyText"/>
      </w:pPr>
      <w:r w:rsidRPr="001379C3">
        <w:t xml:space="preserve">Two sets of claims are provided within this profile. </w:t>
      </w:r>
      <w:r>
        <w:t>The first claim establishes 95% confidence intervals for volumetric measurement of solid lung nodules that fall within four different diameter</w:t>
      </w:r>
      <w:r w:rsidR="009F025A">
        <w:t xml:space="preserve"> and volume</w:t>
      </w:r>
      <w:r>
        <w:t xml:space="preserve"> size ranges. 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to 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7777777" w:rsidR="00AA0C5E" w:rsidRPr="00AA0C5E" w:rsidRDefault="00AA0C5E" w:rsidP="00AA0C5E">
      <w:pPr>
        <w:spacing w:after="160"/>
      </w:pPr>
      <w:r w:rsidRPr="00AA0C5E">
        <w:t>This document is intended to help clinicians basing decisions on this biomarker, 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11D40B0A" w14:textId="56699529"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7" w:name="_Toc491361224"/>
      <w:r>
        <w:rPr>
          <w:rStyle w:val="StyleVisiontextC00000000093E2DA0"/>
        </w:rPr>
        <w:lastRenderedPageBreak/>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7"/>
    </w:p>
    <w:p w14:paraId="46562804" w14:textId="77777777" w:rsidR="00CB28EA" w:rsidRPr="00CB28EA" w:rsidRDefault="00CB28EA" w:rsidP="00CB28EA">
      <w:bookmarkStart w:id="8" w:name="_Toc382939237"/>
      <w:bookmarkStart w:id="9" w:name="_Toc382939108"/>
      <w:bookmarkStart w:id="10"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3FF95B62" w:rsidR="00EA6172" w:rsidRDefault="00977BDA" w:rsidP="00602C3D">
      <w:pPr>
        <w:pStyle w:val="BodyText"/>
        <w:rPr>
          <w:rStyle w:val="StyleVisioncontentC0000000007015870"/>
          <w:i w:val="0"/>
          <w:color w:val="auto"/>
        </w:rPr>
      </w:pPr>
      <w:r>
        <w:rPr>
          <w:rStyle w:val="StyleVisioncontentC0000000007015870"/>
          <w:i w:val="0"/>
          <w:color w:val="auto"/>
        </w:rPr>
        <w:t>The clinical context of this p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2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2 mm (volume ≥</w:t>
      </w:r>
      <w:r w:rsidR="00410869">
        <w:t xml:space="preserve"> </w:t>
      </w:r>
      <w:r w:rsidR="001E0693" w:rsidRPr="00CB7EAE">
        <w:t>905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11" w:name="_Toc429645347"/>
      <w:bookmarkStart w:id="12" w:name="_Toc434737354"/>
      <w:bookmarkStart w:id="13" w:name="_Toc434737457"/>
      <w:bookmarkStart w:id="14" w:name="_Toc447440652"/>
      <w:bookmarkStart w:id="15" w:name="_Toc449880232"/>
      <w:bookmarkStart w:id="16" w:name="_Toc449881274"/>
      <w:bookmarkStart w:id="17" w:name="_Toc449881514"/>
      <w:bookmarkStart w:id="18" w:name="_Toc449881604"/>
      <w:bookmarkStart w:id="19"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11"/>
      <w:bookmarkEnd w:id="12"/>
      <w:bookmarkEnd w:id="13"/>
      <w:bookmarkEnd w:id="14"/>
      <w:bookmarkEnd w:id="15"/>
      <w:bookmarkEnd w:id="16"/>
      <w:bookmarkEnd w:id="17"/>
      <w:bookmarkEnd w:id="18"/>
      <w:bookmarkEnd w:id="19"/>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4F7F064F"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2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54567489" w:rsidR="00602C3D" w:rsidRPr="004C16D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5ACFA533" w:rsidR="00511F61" w:rsidRDefault="00511F61" w:rsidP="00A96065">
            <w:pPr>
              <w:pStyle w:val="3"/>
              <w:spacing w:before="0" w:after="0"/>
              <w:jc w:val="center"/>
              <w:rPr>
                <w:b/>
              </w:rPr>
            </w:pPr>
            <w:r>
              <w:rPr>
                <w:b/>
              </w:rPr>
              <w:t>95% CI Limits (</w:t>
            </w:r>
            <w:r w:rsidR="00DA5025">
              <w:rPr>
                <w:rStyle w:val="StyleVisiontextC000000000969C320"/>
              </w:rPr>
              <w:t>mm</w:t>
            </w:r>
            <w:r w:rsidR="00DA5025" w:rsidRPr="005026F3">
              <w:rPr>
                <w:rStyle w:val="StyleVisiontextC000000000969C320"/>
                <w:vertAlign w:val="superscript"/>
              </w:rPr>
              <w:t>3</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6B018C5C" w:rsidR="00511F61" w:rsidRPr="00B501E2" w:rsidRDefault="00511F61" w:rsidP="00A96065">
            <w:pPr>
              <w:pStyle w:val="3"/>
              <w:spacing w:before="0" w:after="0"/>
              <w:jc w:val="center"/>
            </w:pPr>
            <w:r w:rsidRPr="00B501E2">
              <w:rPr>
                <w:rStyle w:val="StyleVisiontextC000000000969C320"/>
                <w:sz w:val="26"/>
                <w:szCs w:val="26"/>
              </w:rPr>
              <w:t xml:space="preserve">± </w:t>
            </w:r>
            <w:r w:rsidR="00FF1B39">
              <w:t>64</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572A8C6"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69</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0AC17772"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00</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3B0FF6C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20</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6E7B0A21"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44</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01408C0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6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22%</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lastRenderedPageBreak/>
        <w:t>Discussion</w:t>
      </w:r>
    </w:p>
    <w:p w14:paraId="2BFBCB1E" w14:textId="4BAD3BB4"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 </w:instrTex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DATA </w:instrText>
      </w:r>
      <w:r>
        <w:fldChar w:fldCharType="end"/>
      </w:r>
      <w:r>
        <w:fldChar w:fldCharType="separate"/>
      </w:r>
      <w:r>
        <w:rPr>
          <w:noProof/>
        </w:rPr>
        <w:t>(1)</w:t>
      </w:r>
      <w:r>
        <w:fldChar w:fldCharType="end"/>
      </w:r>
      <w:r>
        <w:t xml:space="preserve"> and reduced mortality </w:t>
      </w:r>
      <w:r>
        <w:fldChar w:fldCharType="begin"/>
      </w:r>
      <w:r>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fldChar w:fldCharType="separate"/>
      </w:r>
      <w:r>
        <w:rPr>
          <w:noProof/>
        </w:rPr>
        <w:t>(2)</w:t>
      </w:r>
      <w:r>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 </w:instrTex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DATA </w:instrText>
      </w:r>
      <w:r>
        <w:fldChar w:fldCharType="end"/>
      </w:r>
      <w:r>
        <w:fldChar w:fldCharType="separate"/>
      </w:r>
      <w:r>
        <w:rPr>
          <w:noProof/>
        </w:rPr>
        <w:t>(3-9)</w:t>
      </w:r>
      <w:r>
        <w:fldChar w:fldCharType="end"/>
      </w:r>
      <w:r>
        <w:t>,</w:t>
      </w:r>
      <w:r w:rsidRPr="00D92917">
        <w:t xml:space="preserve"> </w:t>
      </w:r>
      <w:r>
        <w:t>and many</w:t>
      </w:r>
      <w:r w:rsidRPr="00D92917">
        <w:t xml:space="preserve"> studies have </w:t>
      </w:r>
      <w:r>
        <w:t xml:space="preserve">explored the accuracy in phantoms </w: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 </w:instrTex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DATA </w:instrText>
      </w:r>
      <w:r>
        <w:fldChar w:fldCharType="end"/>
      </w:r>
      <w:r>
        <w:fldChar w:fldCharType="separate"/>
      </w:r>
      <w:r>
        <w:rPr>
          <w:noProof/>
        </w:rPr>
        <w:t>(10-18)</w:t>
      </w:r>
      <w:r>
        <w:fldChar w:fldCharType="end"/>
      </w:r>
      <w:r>
        <w:t xml:space="preserve"> and the in vivo </w:t>
      </w:r>
      <w:r w:rsidRPr="00547F69">
        <w:t xml:space="preserve">precision </w: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 </w:instrTex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DATA </w:instrText>
      </w:r>
      <w:r w:rsidRPr="00547F69">
        <w:fldChar w:fldCharType="end"/>
      </w:r>
      <w:r w:rsidRPr="00547F69">
        <w:fldChar w:fldCharType="separate"/>
      </w:r>
      <w:r w:rsidRPr="00547F69">
        <w:rPr>
          <w:noProof/>
        </w:rPr>
        <w:t>(19-25)</w:t>
      </w:r>
      <w:r w:rsidRPr="00547F69">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r w:rsidR="00E30DFB">
        <w:t xml:space="preserve"> (52)</w:t>
      </w:r>
      <w:r>
        <w:t>.</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1EB1B698"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E03578">
        <w:t>2</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4D072CCC" w:rsidR="001E0693" w:rsidRPr="00EF3662" w:rsidRDefault="001E0693" w:rsidP="00EF3662">
      <w:pPr>
        <w:pStyle w:val="BodyText"/>
        <w:rPr>
          <w:b/>
        </w:rPr>
      </w:pPr>
      <w:r w:rsidRPr="00EF3662">
        <w:rPr>
          <w:b/>
        </w:rPr>
        <w:t>Clinical Interpretation</w:t>
      </w:r>
      <w:r w:rsidR="00DB4927" w:rsidRPr="00EF3662">
        <w:rPr>
          <w:b/>
        </w:rPr>
        <w:t xml:space="preserve"> </w:t>
      </w:r>
      <w:r w:rsidR="004C16DA">
        <w:rPr>
          <w:b/>
        </w:rPr>
        <w:t xml:space="preserve">F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163DCC5A"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probability 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9A8526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probability 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0090FE0B"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probability 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8"/>
    <w:bookmarkEnd w:id="9"/>
    <w:p w14:paraId="555BB533" w14:textId="62E7476B"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4C16DA">
        <w:rPr>
          <w:b/>
        </w:rPr>
        <w:t xml:space="preserve">F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lastRenderedPageBreak/>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0CC99A96"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20" w:name="_Toc491361225"/>
      <w:r>
        <w:rPr>
          <w:rStyle w:val="StyleVisiontextC000000000969D500"/>
        </w:rPr>
        <w:lastRenderedPageBreak/>
        <w:t>3</w:t>
      </w:r>
      <w:r w:rsidR="003B5586" w:rsidRPr="00D92917">
        <w:rPr>
          <w:rStyle w:val="StyleVisiontextC000000000969D500"/>
        </w:rPr>
        <w:t xml:space="preserve">. Profile </w:t>
      </w:r>
      <w:bookmarkEnd w:id="10"/>
      <w:r w:rsidR="00E715D9">
        <w:rPr>
          <w:rStyle w:val="StyleVisiontextC000000000969D500"/>
        </w:rPr>
        <w:t>Activities</w:t>
      </w:r>
      <w:bookmarkEnd w:id="20"/>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015C79E7" w14:textId="77777777" w:rsidTr="00A019AD">
        <w:trPr>
          <w:cantSplit/>
          <w:trHeight w:val="391"/>
          <w:jc w:val="center"/>
        </w:trPr>
        <w:tc>
          <w:tcPr>
            <w:tcW w:w="3125" w:type="dxa"/>
            <w:vMerge w:val="restart"/>
          </w:tcPr>
          <w:p w14:paraId="5355F90C" w14:textId="29D9FA6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765859" w:rsidRPr="00403EA2" w14:paraId="5B1447EA" w14:textId="77777777" w:rsidTr="00A019AD">
        <w:trPr>
          <w:cantSplit/>
          <w:trHeight w:val="391"/>
          <w:jc w:val="center"/>
        </w:trPr>
        <w:tc>
          <w:tcPr>
            <w:tcW w:w="3125" w:type="dxa"/>
            <w:vMerge/>
          </w:tcPr>
          <w:p w14:paraId="053C4BF9"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53B30F2" w14:textId="36CFC861"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w:t>
      </w:r>
      <w:r>
        <w:lastRenderedPageBreak/>
        <w:t xml:space="preserve">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690B7C" w:rsidRDefault="00690B7C">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690B7C" w:rsidRDefault="00690B7C">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690B7C" w:rsidRDefault="00690B7C">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690B7C" w:rsidRDefault="00690B7C">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690B7C" w:rsidRDefault="00690B7C">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690B7C" w:rsidRDefault="00690B7C">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690B7C" w:rsidRDefault="00690B7C">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690B7C" w:rsidRDefault="00690B7C">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690B7C" w:rsidRDefault="00690B7C">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690B7C" w:rsidRDefault="00690B7C">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690B7C" w:rsidRDefault="00690B7C">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690B7C" w:rsidRDefault="00690B7C">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690B7C" w:rsidRDefault="00690B7C"/>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690B7C" w:rsidRDefault="00690B7C">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690B7C" w:rsidRDefault="00690B7C">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690B7C" w:rsidRDefault="00690B7C">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690B7C" w:rsidRDefault="00690B7C">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690B7C" w:rsidRDefault="00690B7C">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690B7C" w:rsidRDefault="00690B7C">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690B7C" w:rsidRDefault="00690B7C">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690B7C" w:rsidRDefault="00690B7C">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690B7C" w:rsidRDefault="00690B7C">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690B7C" w:rsidRDefault="00690B7C">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690B7C" w:rsidRDefault="00690B7C">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690B7C" w:rsidRDefault="00690B7C">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690B7C" w:rsidRDefault="00690B7C">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690B7C" w:rsidRDefault="00690B7C">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690B7C" w:rsidRDefault="00690B7C">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690B7C" w:rsidRDefault="00690B7C">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690B7C" w:rsidRDefault="00690B7C">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690B7C" w:rsidRDefault="00690B7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690B7C" w:rsidRDefault="00690B7C">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690B7C" w:rsidRDefault="00690B7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690B7C" w:rsidRDefault="00690B7C">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690B7C" w:rsidRDefault="00690B7C">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690B7C" w:rsidRDefault="00690B7C">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690B7C" w:rsidRDefault="00690B7C">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690B7C" w:rsidRDefault="00690B7C">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690B7C" w:rsidRDefault="00690B7C">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690B7C" w:rsidRDefault="00690B7C">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690B7C" w:rsidRDefault="00690B7C">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690B7C" w:rsidRDefault="00690B7C">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690B7C" w:rsidRDefault="00690B7C">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690B7C" w:rsidRDefault="00690B7C">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690B7C" w:rsidRDefault="00690B7C">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690B7C" w:rsidRDefault="00690B7C">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690B7C" w:rsidRDefault="00690B7C">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690B7C" w:rsidRDefault="00690B7C">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690B7C" w:rsidRDefault="00690B7C">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2"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690B7C" w:rsidRDefault="00690B7C">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690B7C" w:rsidRDefault="00690B7C"/>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690B7C" w:rsidRDefault="00690B7C">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690B7C" w:rsidRDefault="00690B7C">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690B7C" w:rsidRDefault="00690B7C">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690B7C" w:rsidRDefault="00690B7C">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690B7C" w:rsidRDefault="00690B7C">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690B7C" w:rsidRDefault="00690B7C">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690B7C" w:rsidRDefault="00690B7C">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690B7C" w:rsidRDefault="00690B7C">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690B7C" w:rsidRDefault="00690B7C">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690B7C" w:rsidRDefault="00690B7C">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690B7C" w:rsidRDefault="00690B7C">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690B7C" w:rsidRDefault="00690B7C">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690B7C" w:rsidRDefault="00690B7C">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690B7C" w:rsidRDefault="00690B7C">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690B7C" w:rsidRDefault="00690B7C">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690B7C" w:rsidRDefault="00690B7C">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690B7C" w:rsidRDefault="00690B7C">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690B7C" w:rsidRDefault="00690B7C">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690B7C" w:rsidRDefault="00690B7C">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690B7C" w:rsidRDefault="00690B7C">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690B7C" w:rsidRDefault="00690B7C">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690B7C" w:rsidRDefault="00690B7C">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690B7C" w:rsidRDefault="00690B7C">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690B7C" w:rsidRDefault="00690B7C">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690B7C" w:rsidRDefault="00690B7C">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690B7C" w:rsidRDefault="00690B7C">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690B7C" w:rsidRDefault="00690B7C">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690B7C" w:rsidRDefault="00690B7C">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690B7C" w:rsidRDefault="00690B7C">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0815CF">
        <w:fldChar w:fldCharType="begin"/>
      </w:r>
      <w:r w:rsidR="000815CF">
        <w:instrText xml:space="preserve"> SEQ Figure \* ARABIC </w:instrText>
      </w:r>
      <w:r w:rsidR="000815CF">
        <w:fldChar w:fldCharType="separate"/>
      </w:r>
      <w:r w:rsidR="000B22D2">
        <w:rPr>
          <w:noProof/>
        </w:rPr>
        <w:t>1</w:t>
      </w:r>
      <w:r w:rsidR="000815CF">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lastRenderedPageBreak/>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1"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22" w:name="_Toc462669719"/>
      <w:bookmarkStart w:id="23" w:name="_Toc491361226"/>
      <w:r>
        <w:rPr>
          <w:rStyle w:val="StyleVisiontextC00000000096B03D0"/>
        </w:rPr>
        <w:t>3.1. Product Validation</w:t>
      </w:r>
      <w:bookmarkEnd w:id="22"/>
      <w:bookmarkEnd w:id="23"/>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4" w:name="_Toc462669720"/>
      <w:r w:rsidRPr="00E63048">
        <w:rPr>
          <w:rStyle w:val="SubtleReference"/>
          <w:smallCaps w:val="0"/>
          <w:color w:val="auto"/>
        </w:rPr>
        <w:t>3.1.1 Discussion</w:t>
      </w:r>
      <w:bookmarkEnd w:id="24"/>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2B7E66F"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volumetry in some patients </w:t>
      </w:r>
      <w:r w:rsidR="0015225E">
        <w:rPr>
          <w:rStyle w:val="StyleVisionparagraphC0000000009736A60-contentC0000000009731CD0"/>
          <w:i w:val="0"/>
          <w:color w:val="auto"/>
        </w:rPr>
        <w:t>(52)</w:t>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5" w:name="_Toc462669721"/>
      <w:r>
        <w:lastRenderedPageBreak/>
        <w:t>3.1</w:t>
      </w:r>
      <w:r w:rsidRPr="00743D40">
        <w:t>.2 Specification</w:t>
      </w:r>
      <w:bookmarkEnd w:id="25"/>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4"/>
        <w:gridCol w:w="1552"/>
        <w:gridCol w:w="7664"/>
      </w:tblGrid>
      <w:tr w:rsidR="00E63048" w:rsidRPr="00743D40" w14:paraId="0B21D867" w14:textId="77777777" w:rsidTr="00A50C7C">
        <w:trPr>
          <w:tblHeader/>
          <w:tblCellSpacing w:w="7" w:type="dxa"/>
        </w:trPr>
        <w:tc>
          <w:tcPr>
            <w:tcW w:w="1563"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538"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7643"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A50C7C">
        <w:trPr>
          <w:tblCellSpacing w:w="7" w:type="dxa"/>
        </w:trPr>
        <w:tc>
          <w:tcPr>
            <w:tcW w:w="1563" w:type="dxa"/>
            <w:vMerge w:val="restart"/>
            <w:vAlign w:val="center"/>
          </w:tcPr>
          <w:p w14:paraId="2C779580" w14:textId="77777777" w:rsidR="00E63048" w:rsidRDefault="00E63048" w:rsidP="00A50C7C">
            <w:r w:rsidRPr="00575608">
              <w:t>Acquisition Protocol</w:t>
            </w:r>
          </w:p>
        </w:tc>
        <w:tc>
          <w:tcPr>
            <w:tcW w:w="1538"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7643"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A50C7C">
        <w:trPr>
          <w:tblCellSpacing w:w="7" w:type="dxa"/>
        </w:trPr>
        <w:tc>
          <w:tcPr>
            <w:tcW w:w="1563" w:type="dxa"/>
            <w:vMerge/>
            <w:vAlign w:val="center"/>
          </w:tcPr>
          <w:p w14:paraId="772F6B16" w14:textId="77777777" w:rsidR="00840486" w:rsidRPr="00575608" w:rsidRDefault="00840486" w:rsidP="00840486"/>
        </w:tc>
        <w:tc>
          <w:tcPr>
            <w:tcW w:w="1538"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A50C7C">
        <w:trPr>
          <w:tblCellSpacing w:w="7" w:type="dxa"/>
        </w:trPr>
        <w:tc>
          <w:tcPr>
            <w:tcW w:w="1563" w:type="dxa"/>
            <w:vAlign w:val="center"/>
          </w:tcPr>
          <w:p w14:paraId="37729025" w14:textId="50E6BC53" w:rsidR="00782D51" w:rsidRDefault="00782D51" w:rsidP="00840486">
            <w:r>
              <w:t>Acquisition Protocol Variation</w:t>
            </w:r>
          </w:p>
        </w:tc>
        <w:tc>
          <w:tcPr>
            <w:tcW w:w="1538"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7643"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0E2126" w:rsidRPr="00743D40" w14:paraId="4B23E895" w14:textId="77777777" w:rsidTr="00A50C7C">
        <w:trPr>
          <w:tblCellSpacing w:w="7" w:type="dxa"/>
        </w:trPr>
        <w:tc>
          <w:tcPr>
            <w:tcW w:w="1563" w:type="dxa"/>
            <w:vAlign w:val="center"/>
          </w:tcPr>
          <w:p w14:paraId="15E67284" w14:textId="6229BAF1" w:rsidR="000E2126" w:rsidRDefault="000E2126" w:rsidP="00840486">
            <w:r>
              <w:t>Acquisition Consistency</w:t>
            </w:r>
          </w:p>
        </w:tc>
        <w:tc>
          <w:tcPr>
            <w:tcW w:w="1538" w:type="dxa"/>
            <w:vAlign w:val="center"/>
          </w:tcPr>
          <w:p w14:paraId="44C3E115" w14:textId="3289BA4B" w:rsidR="000E2126" w:rsidRPr="00683771" w:rsidRDefault="00690B7C" w:rsidP="00840486">
            <w:pPr>
              <w:jc w:val="center"/>
              <w:rPr>
                <w:rStyle w:val="StyleVisiontablecellC00000000097372A0-contentC0000000009732010"/>
                <w:i w:val="0"/>
                <w:color w:val="auto"/>
              </w:rPr>
            </w:pPr>
            <w:r>
              <w:rPr>
                <w:rStyle w:val="StyleVisiontablecellC00000000097372A0-contentC0000000009732010"/>
                <w:i w:val="0"/>
                <w:color w:val="auto"/>
              </w:rPr>
              <w:t xml:space="preserve">Image Analyst, </w:t>
            </w:r>
            <w:r w:rsidR="0073028B">
              <w:rPr>
                <w:rStyle w:val="StyleVisiontablecellC00000000097372A0-contentC0000000009732010"/>
                <w:i w:val="0"/>
                <w:color w:val="auto"/>
              </w:rPr>
              <w:t xml:space="preserve">Physicist and </w:t>
            </w:r>
            <w:r w:rsidR="00782D51">
              <w:rPr>
                <w:rStyle w:val="StyleVisiontablecellC00000000097372A0-contentC0000000009732010"/>
                <w:i w:val="0"/>
                <w:color w:val="auto"/>
              </w:rPr>
              <w:t>Technologist</w:t>
            </w:r>
          </w:p>
        </w:tc>
        <w:tc>
          <w:tcPr>
            <w:tcW w:w="7643" w:type="dxa"/>
            <w:vAlign w:val="center"/>
          </w:tcPr>
          <w:p w14:paraId="299EC623" w14:textId="2878E51F" w:rsidR="000E2126" w:rsidRDefault="00782D51" w:rsidP="008860D4">
            <w:pPr>
              <w:rPr>
                <w:rStyle w:val="StyleVisiontablecellC00000000097372A0-contentC0000000009732010"/>
                <w:i w:val="0"/>
                <w:color w:val="auto"/>
              </w:rPr>
            </w:pPr>
            <w:r>
              <w:rPr>
                <w:rStyle w:val="StyleVisiontablecellC00000000097372A0-contentC0000000009732010"/>
                <w:i w:val="0"/>
                <w:color w:val="auto"/>
              </w:rPr>
              <w:t xml:space="preserve">Shall use the </w:t>
            </w:r>
            <w:r w:rsidR="000E2126">
              <w:rPr>
                <w:rStyle w:val="StyleVisiontablecellC00000000097372A0-contentC0000000009732010"/>
                <w:i w:val="0"/>
                <w:color w:val="auto"/>
              </w:rPr>
              <w:t xml:space="preserve">same compliant scanner and acquisition protocol </w:t>
            </w:r>
            <w:r>
              <w:rPr>
                <w:rStyle w:val="StyleVisiontablecellC00000000097372A0-contentC0000000009732010"/>
                <w:i w:val="0"/>
                <w:color w:val="auto"/>
              </w:rPr>
              <w:t>for</w:t>
            </w:r>
            <w:r w:rsidR="000E2126">
              <w:rPr>
                <w:rStyle w:val="StyleVisiontablecellC00000000097372A0-contentC0000000009732010"/>
                <w:i w:val="0"/>
                <w:color w:val="auto"/>
              </w:rPr>
              <w:t xml:space="preserve"> acquisition </w:t>
            </w:r>
            <w:r>
              <w:rPr>
                <w:rStyle w:val="StyleVisiontablecellC00000000097372A0-contentC0000000009732010"/>
                <w:i w:val="0"/>
                <w:color w:val="auto"/>
              </w:rPr>
              <w:t xml:space="preserve">of all </w:t>
            </w:r>
            <w:r w:rsidR="000E2126">
              <w:rPr>
                <w:rStyle w:val="StyleVisiontablecellC00000000097372A0-contentC0000000009732010"/>
                <w:i w:val="0"/>
                <w:color w:val="auto"/>
              </w:rPr>
              <w:t>time points.</w:t>
            </w:r>
          </w:p>
        </w:tc>
      </w:tr>
      <w:tr w:rsidR="000E2126" w:rsidRPr="00743D40" w14:paraId="6CAD77BB" w14:textId="77777777" w:rsidTr="00A50C7C">
        <w:trPr>
          <w:tblCellSpacing w:w="7" w:type="dxa"/>
        </w:trPr>
        <w:tc>
          <w:tcPr>
            <w:tcW w:w="1563" w:type="dxa"/>
            <w:vAlign w:val="center"/>
          </w:tcPr>
          <w:p w14:paraId="2C4E349B" w14:textId="69D37B9C" w:rsidR="000E2126" w:rsidRDefault="000E2126" w:rsidP="00840486">
            <w:r>
              <w:t>Reading Consistency</w:t>
            </w:r>
          </w:p>
        </w:tc>
        <w:tc>
          <w:tcPr>
            <w:tcW w:w="1538" w:type="dxa"/>
            <w:vAlign w:val="center"/>
          </w:tcPr>
          <w:p w14:paraId="4F44EB1C" w14:textId="40FAB13A" w:rsidR="000E2126" w:rsidRDefault="000E2126" w:rsidP="00840486">
            <w:pPr>
              <w:jc w:val="center"/>
              <w:rPr>
                <w:rStyle w:val="StyleVisiontablecellC00000000097372A0-contentC0000000009732010"/>
                <w:i w:val="0"/>
                <w:color w:val="auto"/>
              </w:rPr>
            </w:pPr>
            <w:r>
              <w:rPr>
                <w:rStyle w:val="StyleVisiontablecellC00000000097372A0-contentC0000000009732010"/>
                <w:i w:val="0"/>
                <w:color w:val="auto"/>
              </w:rPr>
              <w:t>Image Analy</w:t>
            </w:r>
            <w:r w:rsidR="0073028B">
              <w:rPr>
                <w:rStyle w:val="StyleVisiontablecellC00000000097372A0-contentC0000000009732010"/>
                <w:i w:val="0"/>
                <w:color w:val="auto"/>
              </w:rPr>
              <w:t>st</w:t>
            </w:r>
          </w:p>
        </w:tc>
        <w:tc>
          <w:tcPr>
            <w:tcW w:w="7643" w:type="dxa"/>
            <w:vAlign w:val="center"/>
          </w:tcPr>
          <w:p w14:paraId="21FC71FB" w14:textId="038DAF27" w:rsidR="000E2126" w:rsidRDefault="00BD31FD" w:rsidP="008860D4">
            <w:pPr>
              <w:rPr>
                <w:rStyle w:val="StyleVisiontablecellC00000000097372A0-contentC0000000009732010"/>
                <w:i w:val="0"/>
                <w:color w:val="auto"/>
              </w:rPr>
            </w:pPr>
            <w:r>
              <w:rPr>
                <w:rStyle w:val="StyleVisiontablecellC00000000097372A0-contentC0000000009732010"/>
                <w:i w:val="0"/>
                <w:color w:val="auto"/>
              </w:rPr>
              <w:t xml:space="preserve">Shall analyze all time points and shall use the </w:t>
            </w:r>
            <w:r w:rsidR="000E2126">
              <w:rPr>
                <w:rStyle w:val="StyleVisiontablecellC00000000097372A0-contentC0000000009732010"/>
                <w:i w:val="0"/>
                <w:color w:val="auto"/>
              </w:rPr>
              <w:t xml:space="preserve">same </w:t>
            </w:r>
            <w:r>
              <w:rPr>
                <w:rStyle w:val="StyleVisiontablecellC00000000097372A0-contentC0000000009732010"/>
                <w:i w:val="0"/>
                <w:color w:val="auto"/>
              </w:rPr>
              <w:t xml:space="preserve">conformant </w:t>
            </w:r>
            <w:r w:rsidR="000E2126">
              <w:rPr>
                <w:rStyle w:val="StyleVisiontablecellC00000000097372A0-contentC0000000009732010"/>
                <w:i w:val="0"/>
                <w:color w:val="auto"/>
              </w:rPr>
              <w:t>image analysis tool at all analysis time points.</w:t>
            </w:r>
          </w:p>
        </w:tc>
      </w:tr>
      <w:tr w:rsidR="00840486" w:rsidRPr="00743D40" w14:paraId="7E5AC026" w14:textId="77777777" w:rsidTr="00A50C7C">
        <w:trPr>
          <w:tblCellSpacing w:w="7" w:type="dxa"/>
        </w:trPr>
        <w:tc>
          <w:tcPr>
            <w:tcW w:w="1563" w:type="dxa"/>
            <w:vAlign w:val="center"/>
          </w:tcPr>
          <w:p w14:paraId="20A84ADF" w14:textId="413DA967" w:rsidR="00840486" w:rsidRPr="00575608" w:rsidRDefault="00840486" w:rsidP="00840486">
            <w:r>
              <w:t>Number of Detector</w:t>
            </w:r>
            <w:r w:rsidR="008860D4">
              <w:t xml:space="preserve"> Row</w:t>
            </w:r>
            <w:r>
              <w:t>s</w:t>
            </w:r>
          </w:p>
        </w:tc>
        <w:tc>
          <w:tcPr>
            <w:tcW w:w="1538" w:type="dxa"/>
            <w:vAlign w:val="center"/>
          </w:tcPr>
          <w:p w14:paraId="734D1A7C" w14:textId="0D172D85" w:rsidR="00840486" w:rsidRPr="0068377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6FFE0034" w14:textId="06377B89" w:rsidR="00840486" w:rsidRPr="00840486" w:rsidRDefault="00840486" w:rsidP="008860D4">
            <w:pPr>
              <w:rPr>
                <w:rStyle w:val="StyleVisiontablecellC00000000097372A0-contentC0000000009732010"/>
                <w:i w:val="0"/>
                <w:color w:val="auto"/>
              </w:rPr>
            </w:pPr>
            <w:r>
              <w:rPr>
                <w:rStyle w:val="StyleVisiontablecellC00000000097372A0-contentC0000000009732010"/>
                <w:i w:val="0"/>
                <w:color w:val="auto"/>
              </w:rPr>
              <w:t xml:space="preserve">Shall have 16 or </w:t>
            </w:r>
            <w:r w:rsidR="008860D4">
              <w:rPr>
                <w:rStyle w:val="StyleVisiontablecellC00000000097372A0-contentC0000000009732010"/>
                <w:i w:val="0"/>
                <w:color w:val="auto"/>
              </w:rPr>
              <w:t>more detector rows</w:t>
            </w:r>
            <w:r>
              <w:rPr>
                <w:rStyle w:val="StyleVisiontablecellC00000000097372A0-contentC0000000009732010"/>
                <w:i w:val="0"/>
                <w:color w:val="auto"/>
              </w:rPr>
              <w:t>.</w:t>
            </w:r>
          </w:p>
        </w:tc>
      </w:tr>
      <w:tr w:rsidR="00840486" w:rsidRPr="00743D40" w14:paraId="79546024" w14:textId="77777777" w:rsidTr="00A50C7C">
        <w:trPr>
          <w:tblCellSpacing w:w="7" w:type="dxa"/>
        </w:trPr>
        <w:tc>
          <w:tcPr>
            <w:tcW w:w="1563" w:type="dxa"/>
            <w:vAlign w:val="center"/>
          </w:tcPr>
          <w:p w14:paraId="6B9C550A" w14:textId="77777777" w:rsidR="00840486" w:rsidRDefault="00840486" w:rsidP="00840486">
            <w:r w:rsidRPr="009D0891">
              <w:rPr>
                <w:rStyle w:val="StyleVisioncontentC0000000009821550"/>
                <w:i w:val="0"/>
                <w:color w:val="auto"/>
              </w:rPr>
              <w:t>Image Header</w:t>
            </w:r>
          </w:p>
        </w:tc>
        <w:tc>
          <w:tcPr>
            <w:tcW w:w="1538" w:type="dxa"/>
            <w:vAlign w:val="center"/>
          </w:tcPr>
          <w:p w14:paraId="677762A2" w14:textId="77777777" w:rsidR="00840486" w:rsidRDefault="00840486" w:rsidP="00840486">
            <w:pPr>
              <w:jc w:val="center"/>
            </w:pPr>
            <w:r w:rsidRPr="009D0891">
              <w:t>Acquisition Device</w:t>
            </w:r>
          </w:p>
        </w:tc>
        <w:tc>
          <w:tcPr>
            <w:tcW w:w="7643" w:type="dxa"/>
            <w:vAlign w:val="center"/>
          </w:tcPr>
          <w:p w14:paraId="6A0FC062" w14:textId="7367EFE4" w:rsidR="00840486" w:rsidRPr="00840486" w:rsidRDefault="00840486" w:rsidP="00840486">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03F88" w:rsidRPr="00743D40" w14:paraId="2985E111" w14:textId="77777777" w:rsidTr="00A50C7C">
        <w:trPr>
          <w:tblCellSpacing w:w="7" w:type="dxa"/>
        </w:trPr>
        <w:tc>
          <w:tcPr>
            <w:tcW w:w="1563" w:type="dxa"/>
            <w:vAlign w:val="center"/>
          </w:tcPr>
          <w:p w14:paraId="75E14206" w14:textId="60EB827B" w:rsidR="00503F88" w:rsidRDefault="00503F88" w:rsidP="00503F88">
            <w:pPr>
              <w:rPr>
                <w:rStyle w:val="StyleVisioncontentC0000000009821550"/>
                <w:i w:val="0"/>
                <w:color w:val="auto"/>
              </w:rPr>
            </w:pPr>
            <w:r w:rsidRPr="00C07E3A">
              <w:rPr>
                <w:rStyle w:val="StyleVisiontablecellC0000000009814140-contentC00000000098201D0"/>
                <w:i w:val="0"/>
                <w:color w:val="auto"/>
              </w:rPr>
              <w:t>Reading Paradigm</w:t>
            </w:r>
          </w:p>
        </w:tc>
        <w:tc>
          <w:tcPr>
            <w:tcW w:w="1538" w:type="dxa"/>
            <w:vAlign w:val="center"/>
          </w:tcPr>
          <w:p w14:paraId="5DAEE22E" w14:textId="45F99973" w:rsidR="00503F88" w:rsidRDefault="00503F88" w:rsidP="00503F88">
            <w:pPr>
              <w:jc w:val="center"/>
            </w:pPr>
            <w:r w:rsidRPr="00C07E3A">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1927DE3F" w14:textId="1380B8C8" w:rsidR="00503F88" w:rsidRPr="00E63048" w:rsidRDefault="00503F88" w:rsidP="00503F88">
            <w:pPr>
              <w:rPr>
                <w:i/>
              </w:rPr>
            </w:pPr>
            <w:r>
              <w:rPr>
                <w:rStyle w:val="StyleVisiontablecellC0000000009814140-contentC00000000098201D0"/>
                <w:i w:val="0"/>
                <w:color w:val="auto"/>
              </w:rPr>
              <w:t xml:space="preserve">Shall present </w:t>
            </w:r>
            <w:r w:rsidRPr="00C07E3A">
              <w:rPr>
                <w:rStyle w:val="StyleVisiontablecellC0000000009814140-contentC00000000098201D0"/>
                <w:i w:val="0"/>
                <w:color w:val="auto"/>
              </w:rPr>
              <w:t>Images from both time points side-by-side for comparison.</w:t>
            </w:r>
          </w:p>
        </w:tc>
      </w:tr>
      <w:tr w:rsidR="00503F88" w:rsidRPr="00743D40" w14:paraId="0557137B" w14:textId="77777777" w:rsidTr="00A50C7C">
        <w:trPr>
          <w:tblCellSpacing w:w="7" w:type="dxa"/>
        </w:trPr>
        <w:tc>
          <w:tcPr>
            <w:tcW w:w="1563" w:type="dxa"/>
            <w:vAlign w:val="center"/>
          </w:tcPr>
          <w:p w14:paraId="4D2E1E61" w14:textId="4C3D88A1" w:rsidR="00503F88" w:rsidRDefault="00503F88" w:rsidP="00503F88">
            <w:pPr>
              <w:rPr>
                <w:rStyle w:val="StyleVisioncontentC0000000009821550"/>
                <w:i w:val="0"/>
                <w:color w:val="auto"/>
              </w:rPr>
            </w:pPr>
            <w:r>
              <w:rPr>
                <w:rStyle w:val="StyleVisiontablecellC0000000009814140-contentC00000000098201D0"/>
                <w:i w:val="0"/>
                <w:color w:val="auto"/>
              </w:rPr>
              <w:t>Change Calculation</w:t>
            </w:r>
          </w:p>
        </w:tc>
        <w:tc>
          <w:tcPr>
            <w:tcW w:w="1538" w:type="dxa"/>
            <w:vAlign w:val="center"/>
          </w:tcPr>
          <w:p w14:paraId="7D5047E0" w14:textId="6FAF5643" w:rsidR="00503F88" w:rsidRDefault="00503F88" w:rsidP="00503F88">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0BE25803" w14:textId="56E3E7FB" w:rsidR="00503F88" w:rsidRPr="00E63048" w:rsidRDefault="00503F88" w:rsidP="00503F88">
            <w:pPr>
              <w:rPr>
                <w:i/>
              </w:rPr>
            </w:pPr>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w:t>
            </w:r>
            <w:r w:rsidR="00BD31FD">
              <w:rPr>
                <w:rStyle w:val="StyleVisiontablecellC0000000009814140-contentC00000000098201D0"/>
                <w:i w:val="0"/>
                <w:color w:val="auto"/>
              </w:rPr>
              <w:t>, expressed in mm</w:t>
            </w:r>
            <w:r w:rsidR="00BD31FD" w:rsidRPr="00573061">
              <w:rPr>
                <w:rStyle w:val="StyleVisiontablecellC0000000009814140-contentC00000000098201D0"/>
                <w:i w:val="0"/>
                <w:color w:val="auto"/>
                <w:vertAlign w:val="superscript"/>
              </w:rPr>
              <w:t>3</w:t>
            </w:r>
            <w:r w:rsidR="00BD31FD">
              <w:rPr>
                <w:rStyle w:val="StyleVisiontablecellC0000000009814140-contentC00000000098201D0"/>
                <w:i w:val="0"/>
                <w:color w:val="auto"/>
              </w:rPr>
              <w:t xml:space="preserve"> units</w:t>
            </w:r>
            <w:r>
              <w:rPr>
                <w:rStyle w:val="StyleVisiontablecellC0000000009814140-contentC00000000098201D0"/>
                <w:i w:val="0"/>
                <w:color w:val="auto"/>
              </w:rPr>
              <w:t>.</w:t>
            </w:r>
          </w:p>
        </w:tc>
      </w:tr>
      <w:tr w:rsidR="00840486" w:rsidRPr="00743D40" w14:paraId="76CE01DC" w14:textId="77777777" w:rsidTr="00A50C7C">
        <w:trPr>
          <w:tblCellSpacing w:w="7" w:type="dxa"/>
        </w:trPr>
        <w:tc>
          <w:tcPr>
            <w:tcW w:w="1563" w:type="dxa"/>
            <w:vAlign w:val="center"/>
          </w:tcPr>
          <w:p w14:paraId="150FF5D8" w14:textId="732475C0" w:rsidR="00840486" w:rsidRDefault="00034E85" w:rsidP="00840486">
            <w:pPr>
              <w:rPr>
                <w:rStyle w:val="StyleVisioncontentC0000000009821550"/>
                <w:i w:val="0"/>
                <w:color w:val="auto"/>
              </w:rPr>
            </w:pPr>
            <w:r>
              <w:rPr>
                <w:rStyle w:val="StyleVisioncontentC0000000009821550"/>
                <w:i w:val="0"/>
                <w:color w:val="auto"/>
              </w:rPr>
              <w:t>Scientific Validation</w:t>
            </w:r>
          </w:p>
        </w:tc>
        <w:tc>
          <w:tcPr>
            <w:tcW w:w="1538" w:type="dxa"/>
            <w:vAlign w:val="center"/>
          </w:tcPr>
          <w:p w14:paraId="20572993" w14:textId="37157FFE" w:rsidR="00840486" w:rsidRDefault="00034E85" w:rsidP="00840486">
            <w:pPr>
              <w:jc w:val="center"/>
            </w:pPr>
            <w:r w:rsidRPr="00034E85">
              <w:t>Image Analysis Tool</w:t>
            </w:r>
          </w:p>
        </w:tc>
        <w:tc>
          <w:tcPr>
            <w:tcW w:w="7643" w:type="dxa"/>
            <w:vAlign w:val="center"/>
          </w:tcPr>
          <w:p w14:paraId="4AE2B887" w14:textId="7B9CE75A" w:rsidR="00034E85" w:rsidRPr="00034E85" w:rsidRDefault="00034E85" w:rsidP="00840486">
            <w:r>
              <w:t>S</w:t>
            </w:r>
            <w:r w:rsidRPr="00034E85">
              <w:t xml:space="preserve">hall have appropriate scientific validation, including the properties of </w:t>
            </w:r>
            <w:r w:rsidRPr="00547F69">
              <w:t xml:space="preserve">measurement </w:t>
            </w:r>
            <w:r w:rsidR="005B3C55" w:rsidRPr="00547F69">
              <w:t>linearity,</w:t>
            </w:r>
            <w:r w:rsidR="005B3C55">
              <w:t xml:space="preserve"> </w:t>
            </w:r>
            <w:r w:rsidR="002B56A6">
              <w:t>coefficient of variation</w:t>
            </w:r>
            <w:r w:rsidR="005B3C55">
              <w:t>,</w:t>
            </w:r>
            <w:r w:rsidR="002B56A6" w:rsidRPr="00034E85">
              <w:t xml:space="preserve"> </w:t>
            </w:r>
            <w:r w:rsidRPr="00034E85">
              <w:t>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6" w:name="_Toc462669722"/>
      <w:bookmarkStart w:id="27" w:name="_Toc491361227"/>
      <w:r>
        <w:rPr>
          <w:rStyle w:val="StyleVisiontextC00000000096B03D0"/>
        </w:rPr>
        <w:t>3.2. Staff Qualification</w:t>
      </w:r>
      <w:bookmarkEnd w:id="26"/>
      <w:bookmarkEnd w:id="27"/>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8" w:name="_Toc462669723"/>
      <w:r w:rsidRPr="00E63048">
        <w:rPr>
          <w:rStyle w:val="SubtleReference"/>
          <w:smallCaps w:val="0"/>
          <w:color w:val="auto"/>
        </w:rPr>
        <w:t>3.2.1 Discussion</w:t>
      </w:r>
      <w:bookmarkEnd w:id="28"/>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 xml:space="preserve">level appropriate for the setting and the purpose of the measurements, and may include instruction in topics such as the generation and components of volumetric CT images; </w:t>
      </w:r>
      <w:r w:rsidRPr="00503F88">
        <w:lastRenderedPageBreak/>
        <w:t>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29" w:name="_Toc462669724"/>
      <w:r>
        <w:t>3.2</w:t>
      </w:r>
      <w:r w:rsidRPr="00743D40">
        <w:t>.2 Specification</w:t>
      </w:r>
      <w:bookmarkEnd w:id="2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504A77EA" w14:textId="62566A6F" w:rsidR="00E63048" w:rsidRPr="00D92917" w:rsidRDefault="00B61287" w:rsidP="007478D1">
            <w:pPr>
              <w:rPr>
                <w:rStyle w:val="StyleVisiontablecellC0000000009814140-contentC00000000098201D0"/>
                <w:i w:val="0"/>
                <w:color w:val="auto"/>
              </w:rPr>
            </w:pPr>
            <w:r>
              <w:rPr>
                <w:rStyle w:val="StyleVisiontablecellC0000000009814140-contentC00000000098201D0"/>
                <w:i w:val="0"/>
                <w:color w:val="auto"/>
              </w:rPr>
              <w:t>See</w:t>
            </w:r>
            <w:r w:rsidR="007478D1">
              <w:rPr>
                <w:rStyle w:val="StyleVisiontablecellC0000000009814140-contentC00000000098201D0"/>
                <w:i w:val="0"/>
                <w:color w:val="auto"/>
              </w:rPr>
              <w:t>:</w:t>
            </w:r>
            <w:r w:rsidR="00E63048" w:rsidRPr="00E63048">
              <w:rPr>
                <w:rStyle w:val="StyleVisiontablecellC0000000009814140-contentC00000000098201D0"/>
                <w:i w:val="0"/>
                <w:color w:val="auto"/>
              </w:rPr>
              <w:t>http://www.acr.org/~/media/ACR/Document</w:t>
            </w:r>
            <w:r>
              <w:rPr>
                <w:rStyle w:val="StyleVisiontablecellC0000000009814140-contentC00000000098201D0"/>
                <w:i w:val="0"/>
                <w:color w:val="auto"/>
              </w:rPr>
              <w:t>s/Accreditation/CT/Requirements</w:t>
            </w: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769DA31C" w14:textId="7B280EB6" w:rsidR="00E63048" w:rsidRDefault="007478D1" w:rsidP="00E63048">
            <w:pPr>
              <w:rPr>
                <w:rStyle w:val="StyleVisiontablecellC0000000009814140-contentC00000000098201D0"/>
                <w:i w:val="0"/>
                <w:color w:val="auto"/>
              </w:rPr>
            </w:pPr>
            <w:r>
              <w:rPr>
                <w:rStyle w:val="StyleVisiontablecellC0000000009814140-contentC00000000098201D0"/>
                <w:i w:val="0"/>
                <w:color w:val="auto"/>
              </w:rPr>
              <w:t>See:</w:t>
            </w:r>
            <w:r w:rsidR="00E63048" w:rsidRPr="00E63048">
              <w:rPr>
                <w:rStyle w:val="StyleVisiontablecellC0000000009814140-contentC00000000098201D0"/>
                <w:i w:val="0"/>
                <w:color w:val="auto"/>
              </w:rPr>
              <w:t>http://www.acr.org/~/media/ACR/Document</w:t>
            </w:r>
            <w:r w:rsidR="00B61287">
              <w:rPr>
                <w:rStyle w:val="StyleVisiontablecellC0000000009814140-contentC00000000098201D0"/>
                <w:i w:val="0"/>
                <w:color w:val="auto"/>
              </w:rPr>
              <w:t>s/Accreditation/CT/Requirements</w:t>
            </w: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0" w:name="_Toc438038785"/>
      <w:bookmarkStart w:id="31" w:name="_Toc491361228"/>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0"/>
      <w:r w:rsidR="00DB06ED">
        <w:t>ssurance</w:t>
      </w:r>
      <w:bookmarkEnd w:id="31"/>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2" w:name="_Toc438038786"/>
      <w:r w:rsidRPr="00BC0B87">
        <w:t>3.3.1 Discussion</w:t>
      </w:r>
      <w:bookmarkEnd w:id="32"/>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7777777"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hyperlink r:id="rId13" w:history="1">
        <w:r w:rsidRPr="00620E3D">
          <w:rPr>
            <w:rStyle w:val="Hyperlink"/>
          </w:rPr>
          <w:t>http://www.acr.org/~/media/ACR/Documents/Accreditation/CT/Requirements</w:t>
        </w:r>
      </w:hyperlink>
      <w:r>
        <w:t xml:space="preserve">), and quality control </w:t>
      </w:r>
      <w:r>
        <w:lastRenderedPageBreak/>
        <w:t>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61"/>
        <w:gridCol w:w="8368"/>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4A8EFFF9" w:rsidR="0048772B" w:rsidRPr="004A1F89" w:rsidRDefault="00A41444" w:rsidP="0048772B">
            <w:r>
              <w:t xml:space="preserve">See </w:t>
            </w:r>
            <w:r w:rsidR="0048772B" w:rsidRPr="0048772B">
              <w:t>http://www.acr.org/~/media/ACR/Documents/Accreditatio</w:t>
            </w:r>
            <w:r>
              <w:t>n/CT/Requirements</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3" w:name="_Toc462669728"/>
      <w:bookmarkStart w:id="34" w:name="_Toc491361229"/>
      <w:r>
        <w:rPr>
          <w:rStyle w:val="StyleVisiontextC00000000096B03D0"/>
        </w:rPr>
        <w:t>3.4. Protocol Design</w:t>
      </w:r>
      <w:bookmarkEnd w:id="33"/>
      <w:bookmarkEnd w:id="34"/>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5" w:name="_Toc462669729"/>
      <w:r w:rsidRPr="00FC4701">
        <w:rPr>
          <w:rStyle w:val="SubtleReference"/>
          <w:smallCaps w:val="0"/>
          <w:color w:val="auto"/>
        </w:rPr>
        <w:t>3.4.1 Discussion</w:t>
      </w:r>
      <w:bookmarkEnd w:id="35"/>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77777777" w:rsidR="00FC4701" w:rsidRPr="00FC4701" w:rsidRDefault="00FC4701" w:rsidP="00FC4701">
      <w:pPr>
        <w:pStyle w:val="BodyText"/>
      </w:pPr>
      <w:r w:rsidRPr="00FC4701">
        <w:rPr>
          <w:rStyle w:val="StyleVisioncontentC0000000009723E70"/>
          <w:i w:val="0"/>
          <w:color w:val="auto"/>
        </w:rPr>
        <w:t>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1D373CC5" w14:textId="5A742853" w:rsidR="002E404D" w:rsidRDefault="002E404D" w:rsidP="00DD7007">
      <w:pPr>
        <w:pStyle w:val="3"/>
        <w:rPr>
          <w:rStyle w:val="StyleVisionparagraphC0000000009736A60-contentC0000000009731CD0"/>
          <w:i w:val="0"/>
          <w:color w:val="auto"/>
        </w:rPr>
      </w:pPr>
      <w:r w:rsidRPr="002E404D">
        <w:rPr>
          <w:rStyle w:val="StyleVisionparagraphC0000000009736A60-contentC0000000009731CD0"/>
          <w:b/>
          <w:i w:val="0"/>
          <w:color w:val="auto"/>
        </w:rPr>
        <w:lastRenderedPageBreak/>
        <w:t>Automatic Exposure Control</w:t>
      </w:r>
      <w:r>
        <w:rPr>
          <w:rStyle w:val="StyleVisionparagraphC0000000009736A60-contentC0000000009731CD0"/>
          <w:i w:val="0"/>
          <w:color w:val="auto"/>
        </w:rPr>
        <w:t xml:space="preserve"> </w:t>
      </w:r>
      <w:r w:rsidR="00DD7007" w:rsidRPr="00DD7007">
        <w:t>aims to achieve consistent noise levels throughout the lungs by varying the tube</w:t>
      </w:r>
      <w:r w:rsidR="00DD7007">
        <w:t xml:space="preserve"> current during scan acquisition</w:t>
      </w:r>
      <w:r w:rsidR="00DD7007" w:rsidRPr="00DD7007">
        <w:t>. Use of automatic exposure control is expected to have little effect on 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12D5ABCD" w14:textId="2594934D" w:rsidR="002E404D" w:rsidRDefault="002E404D" w:rsidP="00FC4701">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w:t>
      </w:r>
      <w:r w:rsidR="00BD31FD">
        <w:rPr>
          <w:rStyle w:val="StyleVisionparagraphC0000000009736A60-contentC0000000009731CD0"/>
          <w:rFonts w:cs="Times New Roman"/>
          <w:i w:val="0"/>
          <w:color w:val="auto"/>
          <w:szCs w:val="20"/>
        </w:rPr>
        <w:t>,</w:t>
      </w:r>
      <w:r>
        <w:rPr>
          <w:rStyle w:val="StyleVisionparagraphC0000000009736A60-contentC0000000009731CD0"/>
          <w:rFonts w:cs="Times New Roman"/>
          <w:i w:val="0"/>
          <w:color w:val="auto"/>
          <w:szCs w:val="20"/>
        </w:rPr>
        <w:t xml:space="preserve"> it will be less than or equal to 0.5 seconds.</w:t>
      </w:r>
    </w:p>
    <w:p w14:paraId="79E89D4F" w14:textId="401705FF"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CT Dose </w:t>
      </w:r>
      <w:r w:rsidRPr="004E259B">
        <w:rPr>
          <w:rStyle w:val="StyleVisiontextC00000000097371F0"/>
          <w:i w:val="0"/>
          <w:color w:val="auto"/>
        </w:rPr>
        <w:t>Index (</w:t>
      </w:r>
      <w:r w:rsidRPr="00547F69">
        <w:rPr>
          <w:rStyle w:val="StyleVisiontextC00000000097371F0"/>
          <w:i w:val="0"/>
          <w:color w:val="auto"/>
        </w:rPr>
        <w:t>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 </w:instrTex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DATA </w:instrText>
      </w:r>
      <w:r>
        <w:rPr>
          <w:rStyle w:val="StyleVisiontextC00000000097371F0"/>
          <w:i w:val="0"/>
          <w:color w:val="auto"/>
        </w:rPr>
      </w:r>
      <w:r>
        <w:rPr>
          <w:rStyle w:val="StyleVisiontextC00000000097371F0"/>
          <w:i w:val="0"/>
          <w:color w:val="auto"/>
        </w:rPr>
        <w:fldChar w:fldCharType="end"/>
      </w:r>
      <w:r>
        <w:rPr>
          <w:rStyle w:val="StyleVisiontextC00000000097371F0"/>
          <w:i w:val="0"/>
          <w:color w:val="auto"/>
        </w:rPr>
      </w:r>
      <w:r>
        <w:rPr>
          <w:rStyle w:val="StyleVisiontextC00000000097371F0"/>
          <w:i w:val="0"/>
          <w:color w:val="auto"/>
        </w:rPr>
        <w:fldChar w:fldCharType="separate"/>
      </w:r>
      <w:r>
        <w:rPr>
          <w:rStyle w:val="StyleVisiontextC00000000097371F0"/>
          <w:i w:val="0"/>
          <w:noProof/>
          <w:color w:val="auto"/>
        </w:rPr>
        <w:t>(14, 16-18, 29)</w:t>
      </w:r>
      <w:r>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6" w:name="_Toc462669730"/>
      <w:r>
        <w:t>3.4</w:t>
      </w:r>
      <w:r w:rsidRPr="00743D40">
        <w:t>.2 Specification</w:t>
      </w:r>
      <w:bookmarkEnd w:id="36"/>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w:t>
      </w:r>
      <w:r>
        <w:rPr>
          <w:rStyle w:val="StyleVisionparagraphC0000000009736A60-contentC0000000009731CD0"/>
          <w:i w:val="0"/>
          <w:color w:val="auto"/>
        </w:rPr>
        <w:lastRenderedPageBreak/>
        <w:t>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77777777" w:rsidR="00FC4701" w:rsidRDefault="00FC4701" w:rsidP="00A50C7C">
            <w:pPr>
              <w:jc w:val="center"/>
            </w:pPr>
            <w:r>
              <w:t>Radi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2299599" w14:textId="77777777" w:rsidTr="00547F69">
        <w:trPr>
          <w:tblCellSpacing w:w="7" w:type="dxa"/>
        </w:trPr>
        <w:tc>
          <w:tcPr>
            <w:tcW w:w="734" w:type="pct"/>
            <w:vAlign w:val="center"/>
          </w:tcPr>
          <w:p w14:paraId="32E059F1" w14:textId="77777777" w:rsidR="00FC4701" w:rsidRPr="00D92917" w:rsidRDefault="00FC4701" w:rsidP="00A50C7C">
            <w:pPr>
              <w:rPr>
                <w:rStyle w:val="StyleVisioncontentC0000000009731E70"/>
                <w:i w:val="0"/>
                <w:color w:val="auto"/>
              </w:rPr>
            </w:pPr>
            <w:r>
              <w:rPr>
                <w:rStyle w:val="StyleVisioncontentC0000000009731E70"/>
                <w:i w:val="0"/>
                <w:color w:val="auto"/>
              </w:rPr>
              <w:t>IEC Pitch</w:t>
            </w:r>
          </w:p>
        </w:tc>
        <w:tc>
          <w:tcPr>
            <w:tcW w:w="1054" w:type="pct"/>
            <w:vAlign w:val="center"/>
          </w:tcPr>
          <w:p w14:paraId="63E73037" w14:textId="77777777" w:rsidR="00FC4701" w:rsidRDefault="00FC4701" w:rsidP="00A50C7C">
            <w:pPr>
              <w:jc w:val="center"/>
            </w:pPr>
            <w:r>
              <w:t>Radiologist</w:t>
            </w:r>
          </w:p>
        </w:tc>
        <w:tc>
          <w:tcPr>
            <w:tcW w:w="2544" w:type="pct"/>
            <w:vAlign w:val="center"/>
          </w:tcPr>
          <w:p w14:paraId="37319AA1" w14:textId="286E00AC" w:rsidR="00FC4701" w:rsidRPr="009D0891" w:rsidRDefault="00FC4701" w:rsidP="00A50C7C">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IEC Pitch </w:t>
            </w:r>
            <w:r w:rsidRPr="009D0891">
              <w:rPr>
                <w:rStyle w:val="StyleVisiontablecellC00000000097372A0-contentC0000000009732010"/>
                <w:i w:val="0"/>
                <w:color w:val="auto"/>
              </w:rPr>
              <w:t xml:space="preserve">to </w:t>
            </w:r>
            <w:r w:rsidR="00BD31FD">
              <w:rPr>
                <w:rStyle w:val="StyleVisiontablecellC00000000097372A0-contentC0000000009732010"/>
                <w:i w:val="0"/>
                <w:color w:val="auto"/>
              </w:rPr>
              <w:t>l</w:t>
            </w:r>
            <w:r w:rsidRPr="009D0891">
              <w:rPr>
                <w:rStyle w:val="StyleVisiontablecellC00000000097372A0-contentC0000000009732010"/>
                <w:i w:val="0"/>
                <w:color w:val="auto"/>
              </w:rPr>
              <w:t>ess than</w:t>
            </w:r>
            <w:r w:rsidR="00E772AE">
              <w:rPr>
                <w:rStyle w:val="StyleVisiontablecellC00000000097372A0-contentC0000000009732010"/>
                <w:i w:val="0"/>
                <w:color w:val="auto"/>
              </w:rPr>
              <w:t xml:space="preserve"> or equal to</w:t>
            </w:r>
            <w:r w:rsidRPr="009D0891">
              <w:rPr>
                <w:rStyle w:val="StyleVisiontablecellC00000000097372A0-contentC0000000009732010"/>
                <w:i w:val="0"/>
                <w:color w:val="auto"/>
              </w:rPr>
              <w:t xml:space="preserve"> </w:t>
            </w:r>
            <w:r w:rsidR="00E772AE">
              <w:rPr>
                <w:rStyle w:val="StyleVisiontablecellC00000000097372A0-contentC0000000009732010"/>
                <w:i w:val="0"/>
                <w:color w:val="auto"/>
              </w:rPr>
              <w:t>2.0 for single source scanners, or the equivalent for dual source scanners</w:t>
            </w:r>
            <w:r w:rsidRPr="009D0891">
              <w:rPr>
                <w:rStyle w:val="StyleVisiontablecellC00000000097372A0-contentC0000000009732010"/>
                <w:i w:val="0"/>
                <w:color w:val="auto"/>
              </w:rPr>
              <w:t>.</w:t>
            </w:r>
          </w:p>
        </w:tc>
        <w:tc>
          <w:tcPr>
            <w:tcW w:w="635" w:type="pct"/>
          </w:tcPr>
          <w:p w14:paraId="0505D481"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piral Pitch Factor</w:t>
            </w:r>
          </w:p>
          <w:p w14:paraId="4BB60D50"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11)</w:t>
            </w:r>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77777777" w:rsidR="00FC4701" w:rsidRDefault="00FC4701" w:rsidP="00A50C7C">
            <w:pPr>
              <w:jc w:val="center"/>
            </w:pPr>
            <w:r>
              <w:t>Radi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77777777" w:rsidR="00FC4701" w:rsidRDefault="00FC4701" w:rsidP="00A50C7C">
            <w:pPr>
              <w:jc w:val="center"/>
            </w:pPr>
            <w:r>
              <w:t>Radi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47F00217"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126894F3" w14:textId="7649FF23" w:rsidR="00DD7007" w:rsidRPr="00A6702A" w:rsidRDefault="00D64AB3" w:rsidP="00547F69">
            <w:pPr>
              <w:pStyle w:val="ListParagraph"/>
              <w:numPr>
                <w:ilvl w:val="0"/>
                <w:numId w:val="27"/>
              </w:numPr>
              <w:rPr>
                <w:rStyle w:val="StyleVisiontablecellC00000000097372A0-contentC0000000009732010"/>
                <w:i w:val="0"/>
                <w:color w:val="auto"/>
                <w:szCs w:val="22"/>
              </w:rPr>
            </w:pPr>
            <w:r>
              <w:rPr>
                <w:szCs w:val="22"/>
              </w:rPr>
              <w:t xml:space="preserve">A Z PSF sigma less than two times </w:t>
            </w:r>
            <w:r w:rsidR="005A0B94">
              <w:rPr>
                <w:szCs w:val="22"/>
              </w:rPr>
              <w:t xml:space="preserve">larger than </w:t>
            </w:r>
            <w:r>
              <w:rPr>
                <w:szCs w:val="22"/>
              </w:rPr>
              <w:t>the in-plane PSF sigma.</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3F0A1D57"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3592AB60" w14:textId="5C1BE17E" w:rsidR="005A0B94" w:rsidRPr="00DD29DC"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655E68C6"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55108C2D" w14:textId="5B3C5BC6" w:rsidR="005A0B94" w:rsidDel="0097423F"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654713D7"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78B40E1B" w14:textId="288EA9FD" w:rsidR="003E65DD" w:rsidDel="0097423F" w:rsidRDefault="003E65DD" w:rsidP="00547F69">
            <w:pPr>
              <w:pStyle w:val="ListParagraph"/>
              <w:ind w:left="0"/>
              <w:rPr>
                <w:rStyle w:val="StyleVisiontablecellC00000000097372A0-contentC000000000973201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2B642931"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6FE117D1" w14:textId="43B3BEF0" w:rsidR="003E65DD" w:rsidDel="0097423F"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 xml:space="preserve"> 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5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bookmarkStart w:id="37" w:name="_GoBack"/>
            <w:bookmarkEnd w:id="37"/>
          </w:p>
        </w:tc>
        <w:tc>
          <w:tcPr>
            <w:tcW w:w="635" w:type="pct"/>
          </w:tcPr>
          <w:p w14:paraId="295BB0E0" w14:textId="77777777" w:rsidR="003E65DD" w:rsidRDefault="003E65DD" w:rsidP="00A50C7C">
            <w:pPr>
              <w:rPr>
                <w:rStyle w:val="StyleVisiontablecellC00000000097372A0-contentC0000000009732010"/>
                <w:i w:val="0"/>
                <w:color w:val="auto"/>
              </w:rPr>
            </w:pPr>
          </w:p>
        </w:tc>
      </w:tr>
      <w:tr w:rsidR="003E65DD" w:rsidRPr="00D92917" w14:paraId="2CFEA8A2" w14:textId="77777777" w:rsidTr="00547F69">
        <w:trPr>
          <w:tblCellSpacing w:w="7" w:type="dxa"/>
        </w:trPr>
        <w:tc>
          <w:tcPr>
            <w:tcW w:w="734" w:type="pct"/>
            <w:vAlign w:val="center"/>
          </w:tcPr>
          <w:p w14:paraId="4BEBE3E2" w14:textId="2041E2CB" w:rsidR="003E65DD" w:rsidRDefault="003E65DD" w:rsidP="00EA5400">
            <w:pPr>
              <w:rPr>
                <w:rStyle w:val="StyleVisioncontentC000000000974CA50"/>
                <w:i w:val="0"/>
                <w:color w:val="auto"/>
              </w:rPr>
            </w:pPr>
          </w:p>
        </w:tc>
        <w:tc>
          <w:tcPr>
            <w:tcW w:w="1054" w:type="pct"/>
            <w:vAlign w:val="center"/>
          </w:tcPr>
          <w:p w14:paraId="33922CD8" w14:textId="17E3FBDC" w:rsidR="003E65DD" w:rsidRDefault="003E65DD" w:rsidP="00EA5400">
            <w:pPr>
              <w:jc w:val="center"/>
              <w:rPr>
                <w:rStyle w:val="StyleVisiontablecellC00000000097372A0-contentC0000000009732010"/>
                <w:i w:val="0"/>
                <w:color w:val="auto"/>
              </w:rPr>
            </w:pPr>
          </w:p>
        </w:tc>
        <w:tc>
          <w:tcPr>
            <w:tcW w:w="2544" w:type="pct"/>
            <w:vAlign w:val="center"/>
          </w:tcPr>
          <w:p w14:paraId="09CF28D9" w14:textId="78A61E43" w:rsidR="003E65DD" w:rsidRPr="005559EB" w:rsidRDefault="003E65DD" w:rsidP="00EA5400">
            <w:pPr>
              <w:rPr>
                <w:rStyle w:val="StyleVisiontablecellC00000000097372A0-contentC0000000009732010"/>
                <w:i w:val="0"/>
                <w:color w:val="auto"/>
              </w:rPr>
            </w:pPr>
          </w:p>
        </w:tc>
        <w:tc>
          <w:tcPr>
            <w:tcW w:w="635" w:type="pct"/>
          </w:tcPr>
          <w:p w14:paraId="6B5EC028" w14:textId="77777777" w:rsidR="003E65DD" w:rsidRDefault="003E65DD" w:rsidP="00EA5400">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8" w:name="_Toc438038788"/>
      <w:bookmarkStart w:id="39" w:name="_Toc491361230"/>
      <w:r w:rsidRPr="00BC0B87">
        <w:t>3.</w:t>
      </w:r>
      <w:r w:rsidR="00E36FFA">
        <w:t>5</w:t>
      </w:r>
      <w:r w:rsidRPr="00BC0B87">
        <w:t>. Subject Selection</w:t>
      </w:r>
      <w:bookmarkEnd w:id="38"/>
      <w:bookmarkEnd w:id="39"/>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40"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40"/>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41"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4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42" w:name="_Toc491361231"/>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1"/>
      <w:bookmarkEnd w:id="42"/>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3" w:name="_Toc323910793"/>
      <w:bookmarkStart w:id="44" w:name="_Toc323910990"/>
      <w:bookmarkStart w:id="45" w:name="_Toc323911091"/>
      <w:bookmarkStart w:id="46"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3"/>
      <w:bookmarkEnd w:id="44"/>
      <w:bookmarkEnd w:id="45"/>
      <w:bookmarkEnd w:id="46"/>
      <w:r w:rsidR="007747A2">
        <w:rPr>
          <w:rStyle w:val="SubtleReference"/>
          <w:color w:val="auto"/>
          <w:lang w:val="en-US"/>
        </w:rPr>
        <w:t xml:space="preserve">  </w:t>
      </w:r>
    </w:p>
    <w:p w14:paraId="3A8465D6" w14:textId="77777777" w:rsidR="00E36FFA" w:rsidRDefault="00E36FFA" w:rsidP="00E36FFA">
      <w:pPr>
        <w:pStyle w:val="BodyText"/>
      </w:pPr>
      <w:r>
        <w:t xml:space="preserve">This Profile will refer primarily to “subjects”, keeping in mind that the requirements and recommendations </w:t>
      </w:r>
      <w:r>
        <w:lastRenderedPageBreak/>
        <w:t>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34911CF6"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7" w:name="_Toc323910795"/>
      <w:bookmarkStart w:id="48" w:name="_Toc323910992"/>
      <w:bookmarkStart w:id="49"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4"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7"/>
    <w:bookmarkEnd w:id="48"/>
    <w:bookmarkEnd w:id="49"/>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midaxillary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90B4DD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w:t>
      </w:r>
      <w:r>
        <w:rPr>
          <w:rStyle w:val="StyleVisiontextC0000000009758BC0"/>
          <w:b w:val="0"/>
          <w:i w:val="0"/>
        </w:rPr>
        <w:lastRenderedPageBreak/>
        <w:t xml:space="preserve">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50" w:name="_Toc323910794"/>
      <w:bookmarkStart w:id="51" w:name="_Toc323910991"/>
      <w:bookmarkStart w:id="52" w:name="_Toc323911092"/>
    </w:p>
    <w:p w14:paraId="4F90EE1B" w14:textId="4FF9F1DB" w:rsidR="008917C0" w:rsidRPr="00C46568" w:rsidRDefault="00ED0C90">
      <w:pPr>
        <w:pStyle w:val="Heading3"/>
        <w:rPr>
          <w:lang w:val="en-US"/>
        </w:rPr>
      </w:pPr>
      <w:bookmarkStart w:id="53"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50"/>
      <w:bookmarkEnd w:id="51"/>
      <w:bookmarkEnd w:id="52"/>
      <w:bookmarkEnd w:id="5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lastRenderedPageBreak/>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4" w:name="_Toc323910798"/>
      <w:bookmarkStart w:id="55" w:name="_Toc323910995"/>
      <w:bookmarkStart w:id="56" w:name="_Toc323911096"/>
    </w:p>
    <w:p w14:paraId="6D942D26" w14:textId="1747967B" w:rsidR="00581644" w:rsidRPr="00D92917" w:rsidRDefault="00ED0C90" w:rsidP="00D43330">
      <w:pPr>
        <w:pStyle w:val="Heading2"/>
        <w:spacing w:before="0"/>
      </w:pPr>
      <w:bookmarkStart w:id="57" w:name="_Toc292350661"/>
      <w:bookmarkStart w:id="58" w:name="_Toc491361232"/>
      <w:bookmarkEnd w:id="54"/>
      <w:bookmarkEnd w:id="55"/>
      <w:bookmarkEnd w:id="56"/>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7"/>
      <w:bookmarkEnd w:id="58"/>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lastRenderedPageBreak/>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7C4D4AD2"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In CT screening</w:t>
      </w:r>
      <w:r w:rsidR="00E63F5B">
        <w:rPr>
          <w:rStyle w:val="StyleVisiontextC00000000097371F0"/>
          <w:i w:val="0"/>
          <w:color w:val="auto"/>
        </w:rPr>
        <w:t xml:space="preserve"> for lung cancer</w:t>
      </w:r>
      <w:r>
        <w:rPr>
          <w:rStyle w:val="StyleVisiontextC00000000097371F0"/>
          <w:i w:val="0"/>
          <w:color w:val="auto"/>
        </w:rPr>
        <w:t xml:space="preserve">,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r w:rsidR="00A701BC" w:rsidRPr="00BC0B87">
        <w:rPr>
          <w:rStyle w:val="StyleVisiontextC00000000097371F0"/>
          <w:b/>
          <w:i w:val="0"/>
          <w:color w:val="auto"/>
        </w:rPr>
        <w:t>CTDIvol</w:t>
      </w:r>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r w:rsidR="00DF100E" w:rsidRPr="0063748A">
        <w:rPr>
          <w:rStyle w:val="StyleVisiontextC00000000097371F0"/>
          <w:i w:val="0"/>
          <w:color w:val="auto"/>
        </w:rPr>
        <w:t>CTDIvol</w:t>
      </w:r>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volumetry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r w:rsidR="00CF619A">
        <w:rPr>
          <w:rStyle w:val="StyleVisiontextC00000000097371F0"/>
          <w:i w:val="0"/>
          <w:color w:val="auto"/>
        </w:rPr>
        <w:t xml:space="preserve">CTDIvol ≤3 mGy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sidR="0063748A">
        <w:rPr>
          <w:rStyle w:val="StyleVisiontextC00000000097371F0"/>
          <w:i w:val="0"/>
          <w:color w:val="auto"/>
        </w:rPr>
        <w:t xml:space="preserve">CTDIvol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59" w:name="_Toc292350662"/>
      <w:r>
        <w:rPr>
          <w:rStyle w:val="StyleVisiontextC00000000097AAD00"/>
        </w:rPr>
        <w:br w:type="textWrapping" w:clear="all"/>
      </w:r>
      <w:bookmarkStart w:id="60" w:name="_Toc491361233"/>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9"/>
      <w:bookmarkEnd w:id="60"/>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E0AC022"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1B2526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4FCAB513"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00985366" w:rsidRPr="00CF4A05">
              <w:rPr>
                <w:rStyle w:val="StyleVisionparagraphC0000000009738E20-contentC000000000974C8B0"/>
                <w:i w:val="0"/>
                <w:color w:val="auto"/>
              </w:rPr>
              <w:t xml:space="preserve"> </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61" w:name="_Toc438038800"/>
      <w:bookmarkStart w:id="62" w:name="_Toc292350663"/>
    </w:p>
    <w:p w14:paraId="1866626F" w14:textId="69D14ADE" w:rsidR="008F3F01" w:rsidRPr="00BC0B87" w:rsidRDefault="008F3F01" w:rsidP="008F3F01">
      <w:pPr>
        <w:pStyle w:val="Heading2"/>
      </w:pPr>
      <w:bookmarkStart w:id="63" w:name="_Toc491361234"/>
      <w:r w:rsidRPr="00BC0B87">
        <w:t>3.</w:t>
      </w:r>
      <w:r w:rsidR="00A50C7C">
        <w:t>9</w:t>
      </w:r>
      <w:r w:rsidRPr="00BC0B87">
        <w:t>. Image Q</w:t>
      </w:r>
      <w:r w:rsidR="005E1C9C" w:rsidRPr="00BC0B87">
        <w:t xml:space="preserve">uality </w:t>
      </w:r>
      <w:r w:rsidRPr="00BC0B87">
        <w:t>A</w:t>
      </w:r>
      <w:bookmarkEnd w:id="61"/>
      <w:r w:rsidR="005E1C9C" w:rsidRPr="00BC0B87">
        <w:t>ssurance</w:t>
      </w:r>
      <w:bookmarkEnd w:id="63"/>
    </w:p>
    <w:p w14:paraId="60DDD4E1" w14:textId="77777777" w:rsidR="00330835" w:rsidRPr="00BD241F" w:rsidRDefault="00330835" w:rsidP="00330835">
      <w:pPr>
        <w:spacing w:after="160"/>
      </w:pPr>
      <w:bookmarkStart w:id="64"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4"/>
    </w:p>
    <w:p w14:paraId="318E6F2B" w14:textId="2E9175F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Pr="00330835">
        <w:t xml:space="preserve">with the profile. The Image QA details listed here are the ones QIBA has chosen to highlight in relation to achieving the Profile c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5"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1379B95C"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Pr>
                <w:rFonts w:cs="Arial"/>
                <w:bCs/>
                <w:color w:val="000000"/>
              </w:rPr>
              <w:t>2</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6" w:name="_Toc491361235"/>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2"/>
      <w:bookmarkEnd w:id="66"/>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0AE9B9EA"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lastRenderedPageBreak/>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70358" w:rsidRPr="00F84D29" w14:paraId="58B66384" w14:textId="77777777" w:rsidTr="00570358">
        <w:trPr>
          <w:tblCellSpacing w:w="7" w:type="dxa"/>
        </w:trPr>
        <w:tc>
          <w:tcPr>
            <w:tcW w:w="2048" w:type="dxa"/>
            <w:vAlign w:val="center"/>
          </w:tcPr>
          <w:p w14:paraId="3F5A3B7A" w14:textId="651A12E9" w:rsidR="00570358" w:rsidRPr="00C07E3A" w:rsidRDefault="002E58DE" w:rsidP="00570358">
            <w:pPr>
              <w:rPr>
                <w:rStyle w:val="StyleVisiontablecellC0000000009814140-contentC00000000098201D0"/>
                <w:i w:val="0"/>
                <w:color w:val="auto"/>
              </w:rPr>
            </w:pPr>
            <w:r>
              <w:rPr>
                <w:rStyle w:val="StyleVisiontablecellC0000000009814140-contentC00000000098201D0"/>
                <w:i w:val="0"/>
                <w:color w:val="auto"/>
              </w:rPr>
              <w:t>Equipment</w:t>
            </w:r>
          </w:p>
        </w:tc>
        <w:tc>
          <w:tcPr>
            <w:tcW w:w="1709" w:type="dxa"/>
            <w:vAlign w:val="center"/>
          </w:tcPr>
          <w:p w14:paraId="16AC66E9" w14:textId="77777777" w:rsidR="002E58DE"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Technologist/</w:t>
            </w:r>
          </w:p>
          <w:p w14:paraId="03A88CBE" w14:textId="30ED3238" w:rsidR="00570358"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6691" w:type="dxa"/>
            <w:vAlign w:val="center"/>
          </w:tcPr>
          <w:p w14:paraId="742C0B32" w14:textId="55457038" w:rsidR="00570358" w:rsidRDefault="00570358" w:rsidP="00570358">
            <w:pPr>
              <w:rPr>
                <w:rStyle w:val="StyleVisiontablecellC0000000009814140-contentC00000000098201D0"/>
                <w:i w:val="0"/>
                <w:color w:val="auto"/>
              </w:rPr>
            </w:pPr>
            <w:r>
              <w:rPr>
                <w:rStyle w:val="StyleVisiontablecellC0000000009814140-contentC00000000098201D0"/>
                <w:i w:val="0"/>
                <w:color w:val="auto"/>
              </w:rPr>
              <w:t>Shall use the same</w:t>
            </w:r>
            <w:r w:rsidRPr="00570358">
              <w:rPr>
                <w:rStyle w:val="StyleVisiontablecellC0000000009814140-contentC00000000098201D0"/>
                <w:i w:val="0"/>
                <w:color w:val="auto"/>
              </w:rPr>
              <w:t xml:space="preserve"> measurement system (scanner model, soft</w:t>
            </w:r>
            <w:r>
              <w:rPr>
                <w:rStyle w:val="StyleVisiontablecellC0000000009814140-contentC00000000098201D0"/>
                <w:i w:val="0"/>
                <w:color w:val="auto"/>
              </w:rPr>
              <w:t xml:space="preserve">ware, and operator) </w:t>
            </w:r>
            <w:r w:rsidRPr="00570358">
              <w:rPr>
                <w:rStyle w:val="StyleVisiontablecellC0000000009814140-contentC00000000098201D0"/>
                <w:i w:val="0"/>
                <w:color w:val="auto"/>
              </w:rPr>
              <w:t xml:space="preserve">at the two </w:t>
            </w:r>
            <w:r>
              <w:rPr>
                <w:rStyle w:val="StyleVisiontablecellC0000000009814140-contentC00000000098201D0"/>
                <w:i w:val="0"/>
                <w:color w:val="auto"/>
              </w:rPr>
              <w:t>time points.</w:t>
            </w:r>
          </w:p>
        </w:tc>
      </w:tr>
    </w:tbl>
    <w:p w14:paraId="2596E8CA" w14:textId="7A2A2E40" w:rsidR="00A50C7C" w:rsidRDefault="00A50C7C">
      <w:pPr>
        <w:widowControl/>
        <w:autoSpaceDE/>
        <w:autoSpaceDN/>
        <w:adjustRightInd/>
        <w:rPr>
          <w:rFonts w:cs="Times New Roman"/>
          <w:b/>
          <w:sz w:val="36"/>
          <w:szCs w:val="20"/>
        </w:rPr>
      </w:pPr>
      <w:bookmarkStart w:id="67" w:name="_Toc438038812"/>
      <w:bookmarkStart w:id="68" w:name="_Toc382939123"/>
      <w:bookmarkStart w:id="69" w:name="_Toc418422335"/>
      <w:bookmarkStart w:id="70" w:name="_Toc292350669"/>
      <w:r>
        <w:br w:type="page"/>
      </w:r>
    </w:p>
    <w:p w14:paraId="78D56ADF" w14:textId="11489EB7" w:rsidR="00E70099" w:rsidRPr="00BC0B87" w:rsidRDefault="00B5579F" w:rsidP="00BC0B87">
      <w:pPr>
        <w:pStyle w:val="Heading1"/>
      </w:pPr>
      <w:bookmarkStart w:id="71" w:name="_Toc491361236"/>
      <w:r w:rsidRPr="00BC0B87">
        <w:lastRenderedPageBreak/>
        <w:t xml:space="preserve">4. </w:t>
      </w:r>
      <w:bookmarkEnd w:id="67"/>
      <w:r w:rsidR="006E203D">
        <w:t>Conformance</w:t>
      </w:r>
      <w:bookmarkEnd w:id="71"/>
    </w:p>
    <w:p w14:paraId="0EBBC76C" w14:textId="047996F4" w:rsidR="00B61287" w:rsidRDefault="00B5579F" w:rsidP="00B501E2">
      <w:pPr>
        <w:pStyle w:val="BodyText"/>
      </w:pPr>
      <w:bookmarkStart w:id="72"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7EEECF53"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 xml:space="preserve">must perform for a specific vendor equipment model to comply with the p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526AA5">
        <w:t>with this profile.</w:t>
      </w:r>
    </w:p>
    <w:p w14:paraId="0751F631" w14:textId="4299EDD4" w:rsidR="00496927" w:rsidRPr="00B501E2" w:rsidRDefault="00496927">
      <w:pPr>
        <w:pStyle w:val="Heading2"/>
        <w:rPr>
          <w:rStyle w:val="StyleVisiontextC00000000096B03D0"/>
        </w:rPr>
      </w:pPr>
      <w:bookmarkStart w:id="73" w:name="_Toc491361237"/>
      <w:bookmarkStart w:id="74" w:name="_Toc382939125"/>
      <w:bookmarkStart w:id="75" w:name="_Toc418422337"/>
      <w:bookmarkStart w:id="76" w:name="_Toc382939124"/>
      <w:bookmarkStart w:id="77" w:name="_Toc418422336"/>
      <w:bookmarkStart w:id="78" w:name="_Toc292350665"/>
      <w:bookmarkEnd w:id="68"/>
      <w:bookmarkEnd w:id="69"/>
      <w:bookmarkEnd w:id="72"/>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3"/>
    </w:p>
    <w:p w14:paraId="135CA704" w14:textId="259051AF"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AA440A">
        <w:t>with p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29CF4368"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t xml:space="preserve">he resulting images  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ical boundaries of the Profile c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4"/>
      <w:bookmarkEnd w:id="7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6"/>
    <w:bookmarkEnd w:id="77"/>
    <w:p w14:paraId="4EC18850" w14:textId="55929C02"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BB3F61">
        <w:t>five metrics:</w:t>
      </w:r>
    </w:p>
    <w:p w14:paraId="687D6A3E" w14:textId="4E45DB90"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6E01EECE"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690B7C" w:rsidRDefault="00690B7C"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3330" cy="2299731"/>
                                          </a:xfrm>
                                          <a:prstGeom prst="rect">
                                            <a:avLst/>
                                          </a:prstGeom>
                                        </pic:spPr>
                                      </pic:pic>
                                    </a:graphicData>
                                  </a:graphic>
                                </wp:inline>
                              </w:drawing>
                            </w:r>
                          </w:p>
                          <w:p w14:paraId="34A881F6" w14:textId="77777777" w:rsidR="00690B7C" w:rsidRDefault="00690B7C">
                            <w:pPr>
                              <w:rPr>
                                <w:sz w:val="22"/>
                                <w:highlight w:val="yellow"/>
                              </w:rPr>
                            </w:pPr>
                          </w:p>
                          <w:p w14:paraId="4A87E5AA" w14:textId="2663FB2B" w:rsidR="00690B7C" w:rsidRPr="00215BA8" w:rsidRDefault="00690B7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690B7C" w:rsidRDefault="00690B7C"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3330" cy="2299731"/>
                                    </a:xfrm>
                                    <a:prstGeom prst="rect">
                                      <a:avLst/>
                                    </a:prstGeom>
                                  </pic:spPr>
                                </pic:pic>
                              </a:graphicData>
                            </a:graphic>
                          </wp:inline>
                        </w:drawing>
                      </w:r>
                    </w:p>
                    <w:p w14:paraId="34A881F6" w14:textId="77777777" w:rsidR="00690B7C" w:rsidRDefault="00690B7C">
                      <w:pPr>
                        <w:rPr>
                          <w:sz w:val="22"/>
                          <w:highlight w:val="yellow"/>
                        </w:rPr>
                      </w:pPr>
                    </w:p>
                    <w:p w14:paraId="4A87E5AA" w14:textId="2663FB2B" w:rsidR="00690B7C" w:rsidRPr="00215BA8" w:rsidRDefault="00690B7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67DDA0F2" w:rsidR="000A5B98" w:rsidRDefault="004B6352" w:rsidP="002A6122">
      <w:pPr>
        <w:pStyle w:val="3"/>
        <w:rPr>
          <w:rStyle w:val="StyleVisioncontentC0000000009723E70"/>
          <w:i w:val="0"/>
          <w:color w:val="auto"/>
        </w:rPr>
      </w:pPr>
      <w:r>
        <w:rPr>
          <w:rStyle w:val="StyleVisioncontentC0000000009723E70"/>
          <w:i w:val="0"/>
          <w:color w:val="auto"/>
        </w:rPr>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Pr>
          <w:rStyle w:val="StyleVisioncontentC0000000009723E70"/>
          <w:i w:val="0"/>
          <w:color w:val="auto"/>
        </w:rPr>
        <w:t>five</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the location of each image quality assessment module.</w:t>
      </w:r>
    </w:p>
    <w:p w14:paraId="47B36557" w14:textId="120818F0" w:rsidR="00DF278A" w:rsidRDefault="00DF278A" w:rsidP="00215BA8">
      <w:pPr>
        <w:widowControl/>
        <w:autoSpaceDE/>
        <w:autoSpaceDN/>
        <w:adjustRightInd/>
        <w:spacing w:before="269" w:after="269"/>
        <w:rPr>
          <w:szCs w:val="22"/>
        </w:rPr>
      </w:pPr>
      <w:r>
        <w:rPr>
          <w:rStyle w:val="StyleVisioncontentC0000000009723E70"/>
          <w:i w:val="0"/>
          <w:color w:val="auto"/>
        </w:rPr>
        <w:lastRenderedPageBreak/>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r w:rsidR="006750A0">
        <w:rPr>
          <w:rStyle w:val="StyleVisioncontentC0000000009723E70"/>
          <w:i w:val="0"/>
          <w:color w:val="auto"/>
        </w:rPr>
        <w:t>,</w:t>
      </w:r>
      <w:r>
        <w:rPr>
          <w:rStyle w:val="StyleVisioncontentC0000000009723E70"/>
          <w:i w:val="0"/>
          <w:color w:val="auto"/>
        </w:rPr>
        <w:t>Y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is calculated as the volume of an ellipsoid with semi-axis lengths of X, Y, and Z PSF sigmas</w:t>
      </w:r>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 [</w:t>
      </w:r>
      <w:r w:rsidR="006951D7">
        <w:rPr>
          <w:szCs w:val="22"/>
        </w:rPr>
        <w:t>53</w:t>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936269F" w14:textId="7C29E441"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 xml:space="preserve">minus the measured mean HU for Air represents the maximum observed contrast due to edge enhancement (EEm). </w:t>
      </w:r>
      <w:r w:rsidR="00437260">
        <w:rPr>
          <w:rStyle w:val="StyleVisioncontentC0000000009723E70"/>
          <w:i w:val="0"/>
          <w:color w:val="auto"/>
        </w:rPr>
        <w:t>The reference level of edge enhancement (EEr)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6E268FDD"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the mean square error (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 xml:space="preserve">The geometry of a perfect uncapped cylinder is used for the ideal reference object surface and marching cubes with a threshold halfway between the measured mean Delrin HU density and the measured mean Air HU density </w:t>
      </w:r>
      <w:r w:rsidR="00217BCC">
        <w:lastRenderedPageBreak/>
        <w:t>is used for the outer cylindrical surface.</w:t>
      </w:r>
      <w:bookmarkStart w:id="79" w:name="IDX"/>
      <w:bookmarkEnd w:id="78"/>
      <w:bookmarkEnd w:id="79"/>
    </w:p>
    <w:p w14:paraId="0E7D8646" w14:textId="69F3F997" w:rsidR="00496927" w:rsidRPr="00A203F2" w:rsidRDefault="00496927" w:rsidP="00B501E2">
      <w:pPr>
        <w:pStyle w:val="Heading3"/>
        <w:rPr>
          <w:rStyle w:val="StyleVisiontextC00000000096B03D0"/>
          <w:rFonts w:cs="Calibri"/>
          <w:szCs w:val="24"/>
        </w:rPr>
      </w:pPr>
      <w:bookmarkStart w:id="80"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2AE42086"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from the QIBA quality assurance site x.y.org.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C06D45">
        <w:rPr>
          <w:rStyle w:val="StyleVisiontextC00000000096B03D0"/>
        </w:rPr>
        <w:t>O=</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7E9B164A" w:rsidR="00D7211D" w:rsidRPr="009B41E9" w:rsidRDefault="00D7211D" w:rsidP="00B501E2">
      <w:pPr>
        <w:rPr>
          <w:rStyle w:val="StyleVisiontextC00000000096B03D0"/>
        </w:rPr>
      </w:pPr>
      <w:r w:rsidRPr="009B41E9">
        <w:rPr>
          <w:rStyle w:val="StyleVisiontextC00000000096B03D0"/>
        </w:rPr>
        <w:t xml:space="preserve">Two spreadsheet files are also provided at the </w:t>
      </w:r>
      <w:r w:rsidRPr="00547F69">
        <w:rPr>
          <w:rStyle w:val="StyleVisiontextC00000000096B03D0"/>
        </w:rPr>
        <w:t>x.y.org</w:t>
      </w:r>
      <w:r w:rsidRPr="009B41E9">
        <w:rPr>
          <w:rStyle w:val="StyleVisiontextC00000000096B03D0"/>
        </w:rPr>
        <w:t xml:space="preserve"> websit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586A1409"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 xml:space="preserve">volum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922D49" w:rsidRPr="00547F69">
        <w:rPr>
          <w:rStyle w:val="StyleVisiontextC00000000096B03D0"/>
        </w:rPr>
        <w:t>x.y.org</w:t>
      </w:r>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r w:rsidR="006317D1">
        <w:rPr>
          <w:rStyle w:val="StyleVisiontextC00000000096B03D0"/>
        </w:rPr>
        <w:t xml:space="preserve"> Measurement linearity needs to shown and the slope has to be close to 1.0 (within 5%).</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81" w:name="_Toc491361238"/>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81"/>
    </w:p>
    <w:p w14:paraId="5AF8275C" w14:textId="53D0CE44"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 xml:space="preserve">for a specific model of equipment to achieve conformance with this profile. </w:t>
      </w:r>
      <w:r w:rsidR="00485BDA">
        <w:t xml:space="preserve">Although vendor assessment procedures will use some of the same methods and tools as clinical sites, the assessment of vendor equipment is </w:t>
      </w:r>
      <w:r w:rsidR="00AE6DF4">
        <w:t xml:space="preserve">designed </w:t>
      </w:r>
      <w:r w:rsidR="00AE6DF4">
        <w:lastRenderedPageBreak/>
        <w:t xml:space="preserve">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AE6DF4">
        <w:t xml:space="preserve"> the claims of this p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3F83156B"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ted in this p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0BBF729C" w:rsidR="005E4669" w:rsidRDefault="005E4669" w:rsidP="00111FC3">
      <w:r>
        <w:t>The scanner vendor will perform the following steps to demonstrate that a specific scanner model is conformant with this p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43582697"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 meet the requirements of this p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mAs,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r>
        <w:t>mAs</w:t>
      </w:r>
      <w:r>
        <w:tab/>
      </w:r>
      <w:r>
        <w:tab/>
      </w:r>
      <w:r>
        <w:tab/>
      </w:r>
      <w:r w:rsidR="000371AB">
        <w:tab/>
        <w:t>4</w:t>
      </w:r>
      <w:r w:rsidR="00095D4D">
        <w:t>0</w:t>
      </w:r>
    </w:p>
    <w:p w14:paraId="0018328F" w14:textId="63C44054" w:rsidR="00A873F4" w:rsidRDefault="00A873F4" w:rsidP="00547F69">
      <w:pPr>
        <w:pStyle w:val="ListParagraph"/>
        <w:ind w:firstLine="720"/>
      </w:pPr>
      <w:r>
        <w:t>kVp</w:t>
      </w:r>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7D2A47CA" w:rsidR="003D47FE" w:rsidRDefault="003D47FE" w:rsidP="00547F69">
      <w:pPr>
        <w:pStyle w:val="ListParagraph"/>
        <w:ind w:firstLine="720"/>
      </w:pPr>
      <w:r>
        <w:t>Filed of View (cm)</w:t>
      </w:r>
      <w:r>
        <w:tab/>
      </w:r>
      <w:r>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8D0D9A3" w:rsidR="00A873F4" w:rsidRDefault="00A873F4" w:rsidP="00547F69">
      <w:pPr>
        <w:pStyle w:val="ListParagraph"/>
      </w:pPr>
      <w:r>
        <w:t>W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16 CT scans that systematically vary mAs,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t>mAs</w:t>
      </w:r>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8F3F985" w:rsidR="00066D58" w:rsidRDefault="00095D4D" w:rsidP="00547F69">
      <w:pPr>
        <w:pStyle w:val="ListParagraph"/>
      </w:pPr>
      <w:r>
        <w:tab/>
      </w:r>
      <w:r>
        <w:tab/>
      </w:r>
      <w:r w:rsidR="00066D58">
        <w:t>A</w:t>
      </w:r>
      <w:r w:rsidR="00066D58">
        <w:tab/>
      </w:r>
      <w:r w:rsidR="000371AB">
        <w:t>4</w:t>
      </w:r>
      <w:r w:rsidR="00066D58">
        <w:t>0</w:t>
      </w:r>
      <w:r w:rsidR="00066D58">
        <w:tab/>
      </w:r>
      <w:r w:rsidR="006178CB">
        <w:t>30.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lastRenderedPageBreak/>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t>[  -,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t xml:space="preserve">[  -.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t xml:space="preserve">[  -.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t xml:space="preserve">[  -,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t xml:space="preserve">[ </w:t>
      </w:r>
      <w:r w:rsidR="00D8464F">
        <w:t xml:space="preserve"> -,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t xml:space="preserve">[ </w:t>
      </w:r>
      <w:r w:rsidR="00910B46">
        <w:t xml:space="preserve"> -,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t xml:space="preserve">[ </w:t>
      </w:r>
      <w:r w:rsidR="00910B46">
        <w:t xml:space="preserve"> -,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t xml:space="preserve">[ </w:t>
      </w:r>
      <w:r w:rsidR="00910B46">
        <w:t xml:space="preserve"> -,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t>[  +,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t>[  +.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t>[  +.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t>[  +,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t>[  +,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t>[  +,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t>[  +,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t>[  +,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67AB8B4C" w:rsidR="00A873F4" w:rsidRDefault="00CA5862" w:rsidP="00547F69">
      <w:pPr>
        <w:pStyle w:val="ListParagraph"/>
        <w:numPr>
          <w:ilvl w:val="0"/>
          <w:numId w:val="33"/>
        </w:numPr>
      </w:pPr>
      <w:r>
        <w:t>For each experiment in the DOE the scanner vendor must meet the requirements of this p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6BECB80" w:rsidR="00CA5862" w:rsidRDefault="00390E5C" w:rsidP="00547F69">
      <w:pPr>
        <w:pStyle w:val="ListParagraph"/>
        <w:numPr>
          <w:ilvl w:val="0"/>
          <w:numId w:val="33"/>
        </w:numPr>
      </w:pPr>
      <w:r>
        <w:t xml:space="preserve">The scanner model and recommended acquisition protocol will be considered compliant with the p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1DE16177"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by QIBA on x.y.org 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0C7F0E8" w14:textId="653FD3AE" w:rsidR="0048139D"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The phantom nodule dataset and the clinical nodule dataset will be available at x.y.org for download. </w:t>
      </w:r>
      <w:r w:rsidR="0048139D">
        <w:t>In addition, a template analysis software measurement spreadsheet for measurement findings will be available at x.y.org 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lastRenderedPageBreak/>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2BDF0136" w:rsidR="0048139D" w:rsidRDefault="0048139D" w:rsidP="00547F69">
      <w:pPr>
        <w:pStyle w:val="ListParagraph"/>
        <w:numPr>
          <w:ilvl w:val="0"/>
          <w:numId w:val="35"/>
        </w:numPr>
      </w:pPr>
      <w:r>
        <w:t>After all measurements have been calculated all bias and coefficient of variation values must be within acceptable limits for this profile.</w:t>
      </w:r>
      <w:r w:rsidR="00871137">
        <w:t xml:space="preserve"> The phantom nodule dataset measurements must produce coefficients of variation no greater than those listed in Table 1. Volume bias may not exceed 5% of the phantom nodule manufactured volume.</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5E3788FF" w:rsidR="00871137" w:rsidRDefault="00871137" w:rsidP="00547F69">
      <w:pPr>
        <w:pStyle w:val="ListParagraph"/>
        <w:numPr>
          <w:ilvl w:val="0"/>
          <w:numId w:val="36"/>
        </w:numPr>
      </w:pPr>
      <w:r>
        <w:t>After all measurements have been calculated all coefficient of variation values must be within acceptable limits for this profile. The clinical nodule dataset measurements must produce coefficients of variation no greater than those listed in Table 1.</w:t>
      </w:r>
    </w:p>
    <w:p w14:paraId="3A2ABB3A" w14:textId="77777777" w:rsidR="00871137" w:rsidRDefault="00871137" w:rsidP="00B501E2"/>
    <w:p w14:paraId="083EC79A" w14:textId="4576C29B" w:rsidR="004A7027" w:rsidRDefault="00871137" w:rsidP="00B501E2">
      <w:pPr>
        <w:rPr>
          <w:rStyle w:val="StyleVisiontextC00000000096B03D0"/>
          <w:bCs/>
          <w:szCs w:val="26"/>
          <w:u w:val="single"/>
          <w:lang w:val="x-none" w:eastAsia="x-none"/>
        </w:rPr>
      </w:pPr>
      <w:r>
        <w:t>Analysis software (including version number) that completes these steps will then be listed by QIBA on x.y.org as a verified conformant nodule analysis software.</w:t>
      </w:r>
      <w:r w:rsidDel="00BB17CA">
        <w:t xml:space="preserve"> </w:t>
      </w:r>
    </w:p>
    <w:p w14:paraId="49CD5E70" w14:textId="77777777" w:rsidR="00D86A6F" w:rsidRDefault="00D86A6F">
      <w:pPr>
        <w:widowControl/>
        <w:autoSpaceDE/>
        <w:autoSpaceDN/>
        <w:adjustRightInd/>
        <w:rPr>
          <w:rStyle w:val="StyleVisiontextC00000000096B03D0"/>
          <w:rFonts w:cs="Times New Roman"/>
          <w:b/>
          <w:sz w:val="28"/>
          <w:szCs w:val="20"/>
        </w:rPr>
      </w:pPr>
      <w:r>
        <w:rPr>
          <w:rStyle w:val="StyleVisiontextC00000000096B03D0"/>
        </w:rPr>
        <w:br w:type="page"/>
      </w:r>
    </w:p>
    <w:p w14:paraId="5A6B25F5" w14:textId="6091ABEA" w:rsidR="004A4133" w:rsidRPr="00B501E2" w:rsidRDefault="0067547D" w:rsidP="00B501E2">
      <w:pPr>
        <w:pStyle w:val="Heading2"/>
        <w:rPr>
          <w:rStyle w:val="StyleVisiontextC00000000096B03D0"/>
        </w:rPr>
      </w:pPr>
      <w:bookmarkStart w:id="82" w:name="_Toc491361239"/>
      <w:r w:rsidRPr="001B440D">
        <w:rPr>
          <w:rStyle w:val="StyleVisiontextC00000000096B03D0"/>
        </w:rPr>
        <w:lastRenderedPageBreak/>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4A4133" w:rsidRPr="00B501E2">
        <w:rPr>
          <w:rStyle w:val="StyleVisiontextC00000000096B03D0"/>
        </w:rPr>
        <w:t>Procedure</w:t>
      </w:r>
      <w:bookmarkEnd w:id="82"/>
    </w:p>
    <w:p w14:paraId="63377447" w14:textId="62F824AC" w:rsidR="000157B9" w:rsidRDefault="00FD736C" w:rsidP="00B501E2">
      <w:pPr>
        <w:widowControl/>
        <w:autoSpaceDE/>
        <w:autoSpaceDN/>
        <w:adjustRightInd/>
        <w:spacing w:before="269" w:after="269"/>
      </w:pPr>
      <w:r>
        <w:t>One way a clinical site can achieve c</w:t>
      </w:r>
      <w:r w:rsidR="00215BA8">
        <w:t xml:space="preserve">onformance to this profile is </w:t>
      </w:r>
      <w:r>
        <w:t>to</w:t>
      </w:r>
      <w:r w:rsidR="00215BA8">
        <w:t xml:space="preserve"> follow the steps below. Detailed technical information on profile </w:t>
      </w:r>
      <w:r w:rsidR="00D716AC">
        <w:t>requirements</w:t>
      </w:r>
      <w:r w:rsidR="00215BA8">
        <w:t xml:space="preserve"> is provided in Section 3.</w:t>
      </w:r>
    </w:p>
    <w:p w14:paraId="2E1015D8" w14:textId="2B590049" w:rsidR="00640763" w:rsidRDefault="0011058F" w:rsidP="00B501E2">
      <w:pPr>
        <w:pStyle w:val="BodyText"/>
      </w:pPr>
      <w:r>
        <w:t xml:space="preserve">Technical assessment at a clinical site is performed in two main steps. The </w:t>
      </w:r>
      <w:r w:rsidR="00640763" w:rsidRPr="00B501E2">
        <w:rPr>
          <w:b/>
        </w:rPr>
        <w:t>Technical A</w:t>
      </w:r>
      <w:r w:rsidRPr="00B501E2">
        <w:rPr>
          <w:b/>
        </w:rPr>
        <w:t xml:space="preserve">ssessment </w:t>
      </w:r>
      <w:r w:rsidR="00640763" w:rsidRPr="00B501E2">
        <w:rPr>
          <w:b/>
        </w:rPr>
        <w:t xml:space="preserve">To Prepare For Lung Nodule Measurement </w:t>
      </w:r>
      <w:r w:rsidRPr="00427E89">
        <w:t>(</w:t>
      </w:r>
      <w:r w:rsidRPr="00B501E2">
        <w:rPr>
          <w:b/>
        </w:rPr>
        <w:t>Section</w:t>
      </w:r>
      <w:r w:rsidR="00D716AC">
        <w:rPr>
          <w:b/>
        </w:rPr>
        <w:t xml:space="preserve"> 4.3</w:t>
      </w:r>
      <w:r w:rsidRPr="00B501E2">
        <w:rPr>
          <w:b/>
        </w:rPr>
        <w:t>.1</w:t>
      </w:r>
      <w:r w:rsidRPr="00427E89">
        <w:t xml:space="preserve">) </w:t>
      </w:r>
      <w:r w:rsidR="00D716AC">
        <w:t xml:space="preserve">verifies that the vendor equipment </w:t>
      </w:r>
      <w:r w:rsidR="00640763">
        <w:t xml:space="preserve">to be </w:t>
      </w:r>
      <w:r w:rsidR="00D716AC">
        <w:t xml:space="preserve">used at the </w:t>
      </w:r>
      <w:r w:rsidR="00640763">
        <w:t xml:space="preserve">clinical site, including the image acquisition protocol, </w:t>
      </w:r>
      <w:r w:rsidR="00D716AC">
        <w:t xml:space="preserve">complies </w:t>
      </w:r>
      <w:r w:rsidR="00640763">
        <w:t xml:space="preserve">with this profile. The </w:t>
      </w:r>
      <w:r w:rsidR="00640763" w:rsidRPr="00B501E2">
        <w:rPr>
          <w:b/>
        </w:rPr>
        <w:t>Per</w:t>
      </w:r>
      <w:r w:rsidR="00640763">
        <w:rPr>
          <w:b/>
        </w:rPr>
        <w:t>forming Lung Nodule Measurement</w:t>
      </w:r>
      <w:r w:rsidR="00640763">
        <w:t xml:space="preserve"> (</w:t>
      </w:r>
      <w:r w:rsidR="00640763" w:rsidRPr="00B501E2">
        <w:rPr>
          <w:b/>
        </w:rPr>
        <w:t>Section 4.3.2</w:t>
      </w:r>
      <w:r w:rsidR="00640763">
        <w:t xml:space="preserve">) outlines the </w:t>
      </w:r>
      <w:r w:rsidR="00D86A6F">
        <w:t xml:space="preserve">verification </w:t>
      </w:r>
      <w:r w:rsidR="00640763">
        <w:t xml:space="preserve">steps </w:t>
      </w:r>
      <w:r w:rsidR="00D86A6F">
        <w:t>needed</w:t>
      </w:r>
      <w:r w:rsidR="00640763">
        <w:t xml:space="preserve"> </w:t>
      </w:r>
      <w:r w:rsidR="00D86A6F">
        <w:t xml:space="preserve">for </w:t>
      </w:r>
      <w:r w:rsidR="00640763">
        <w:t>lung nodule analysis</w:t>
      </w:r>
      <w:r w:rsidR="00D86A6F">
        <w:t>.</w:t>
      </w:r>
    </w:p>
    <w:p w14:paraId="1359A15A" w14:textId="25F13D4E" w:rsidR="00215BA8" w:rsidRPr="00AE79C6" w:rsidRDefault="0067547D" w:rsidP="00B501E2">
      <w:pPr>
        <w:pStyle w:val="Heading3"/>
      </w:pPr>
      <w:r w:rsidRPr="001B440D">
        <w:t>4.3</w:t>
      </w:r>
      <w:r w:rsidR="00724601" w:rsidRPr="00AE79C6">
        <w:t xml:space="preserve">.1 </w:t>
      </w:r>
      <w:r w:rsidR="000E2F24">
        <w:rPr>
          <w:lang w:val="en-US"/>
        </w:rPr>
        <w:t>Preparing</w:t>
      </w:r>
      <w:r w:rsidR="00215BA8" w:rsidRPr="001B440D">
        <w:t xml:space="preserve"> For Lung Nodule Measurement</w:t>
      </w:r>
    </w:p>
    <w:p w14:paraId="708FB470" w14:textId="77777777" w:rsidR="00215BA8" w:rsidRPr="00E87F78" w:rsidRDefault="00215BA8">
      <w:pPr>
        <w:widowControl/>
        <w:autoSpaceDE/>
        <w:autoSpaceDN/>
        <w:adjustRightInd/>
        <w:ind w:left="284"/>
        <w:rPr>
          <w:b/>
        </w:rPr>
      </w:pPr>
      <w:r w:rsidRPr="00E87F78">
        <w:rPr>
          <w:b/>
        </w:rPr>
        <w:t xml:space="preserve">(1) </w:t>
      </w:r>
      <w:r>
        <w:rPr>
          <w:b/>
        </w:rPr>
        <w:t xml:space="preserve">CT Scanner and </w:t>
      </w:r>
      <w:r w:rsidRPr="00E87F78">
        <w:rPr>
          <w:b/>
        </w:rPr>
        <w:t>Lung Nodule Analysis Software Verification</w:t>
      </w:r>
    </w:p>
    <w:p w14:paraId="540A161C" w14:textId="77777777" w:rsidR="00215BA8" w:rsidRDefault="00215BA8">
      <w:pPr>
        <w:widowControl/>
        <w:autoSpaceDE/>
        <w:autoSpaceDN/>
        <w:adjustRightInd/>
        <w:spacing w:after="120"/>
        <w:ind w:left="567"/>
      </w:pPr>
      <w:r>
        <w:t xml:space="preserve">For each analysis software application </w:t>
      </w:r>
      <w:r w:rsidRPr="00BE10C0">
        <w:t>to be used for lung cancer screening nodule measurement:</w:t>
      </w:r>
    </w:p>
    <w:p w14:paraId="21FF1FE4" w14:textId="106CBBE7" w:rsidR="00215BA8" w:rsidRDefault="00215BA8">
      <w:pPr>
        <w:pStyle w:val="ListParagraph"/>
        <w:widowControl/>
        <w:numPr>
          <w:ilvl w:val="0"/>
          <w:numId w:val="31"/>
        </w:numPr>
        <w:autoSpaceDE/>
        <w:autoSpaceDN/>
        <w:adjustRightInd/>
        <w:spacing w:after="120"/>
        <w:ind w:left="851" w:hanging="284"/>
      </w:pPr>
      <w:r>
        <w:t xml:space="preserve">Verify that </w:t>
      </w:r>
      <w:r w:rsidR="00A95CD4">
        <w:t xml:space="preserve">the </w:t>
      </w:r>
      <w:r>
        <w:t xml:space="preserve">CT scanner manufacturer and model name is on this QIBA verified </w:t>
      </w:r>
      <w:r w:rsidR="00522F49">
        <w:t>list at x.y.org</w:t>
      </w:r>
      <w:r>
        <w:t>.</w:t>
      </w:r>
    </w:p>
    <w:p w14:paraId="537740FF" w14:textId="3671360E" w:rsidR="00215BA8" w:rsidRDefault="00215BA8">
      <w:pPr>
        <w:pStyle w:val="ListParagraph"/>
        <w:widowControl/>
        <w:numPr>
          <w:ilvl w:val="0"/>
          <w:numId w:val="31"/>
        </w:numPr>
        <w:autoSpaceDE/>
        <w:autoSpaceDN/>
        <w:adjustRightInd/>
        <w:spacing w:after="120"/>
        <w:ind w:left="851" w:hanging="284"/>
      </w:pPr>
      <w:r>
        <w:t>Verify that</w:t>
      </w:r>
      <w:r w:rsidR="00A95CD4">
        <w:t>the</w:t>
      </w:r>
      <w:r>
        <w:t xml:space="preserve"> software name, including version number, is on this QIBA verified </w:t>
      </w:r>
      <w:r w:rsidR="00522F49">
        <w:t>list at x.y.org.</w:t>
      </w:r>
    </w:p>
    <w:p w14:paraId="2105684E" w14:textId="77777777" w:rsidR="00215BA8" w:rsidRPr="00E87F78" w:rsidRDefault="00215BA8">
      <w:pPr>
        <w:widowControl/>
        <w:autoSpaceDE/>
        <w:autoSpaceDN/>
        <w:adjustRightInd/>
        <w:ind w:left="284"/>
        <w:rPr>
          <w:b/>
        </w:rPr>
      </w:pPr>
      <w:r w:rsidRPr="00BB3475">
        <w:rPr>
          <w:b/>
        </w:rPr>
        <w:t xml:space="preserve"> </w:t>
      </w:r>
      <w:r w:rsidRPr="00E87F78">
        <w:rPr>
          <w:b/>
        </w:rPr>
        <w:t xml:space="preserve">(2) CT </w:t>
      </w:r>
      <w:r>
        <w:rPr>
          <w:b/>
        </w:rPr>
        <w:t>QA</w:t>
      </w:r>
      <w:r w:rsidRPr="00E87F78">
        <w:rPr>
          <w:b/>
        </w:rPr>
        <w:t xml:space="preserve"> and Lung Screening Protocol Verification</w:t>
      </w:r>
    </w:p>
    <w:p w14:paraId="677F40DD" w14:textId="77777777" w:rsidR="00215BA8" w:rsidRDefault="00215BA8">
      <w:pPr>
        <w:widowControl/>
        <w:autoSpaceDE/>
        <w:autoSpaceDN/>
        <w:adjustRightInd/>
        <w:spacing w:after="120"/>
        <w:ind w:left="567"/>
      </w:pPr>
      <w:r>
        <w:t>For each CT scanner to be used for lung cancer screening nodule measurement:</w:t>
      </w:r>
    </w:p>
    <w:p w14:paraId="17E857E6" w14:textId="30338636" w:rsidR="00215BA8" w:rsidRDefault="00215BA8">
      <w:pPr>
        <w:pStyle w:val="ListParagraph"/>
        <w:widowControl/>
        <w:numPr>
          <w:ilvl w:val="0"/>
          <w:numId w:val="28"/>
        </w:numPr>
        <w:autoSpaceDE/>
        <w:autoSpaceDN/>
        <w:adjustRightInd/>
        <w:spacing w:after="120"/>
        <w:ind w:left="851" w:hanging="284"/>
        <w:contextualSpacing w:val="0"/>
      </w:pPr>
      <w:r>
        <w:t xml:space="preserve">Verify that </w:t>
      </w:r>
      <w:r w:rsidR="00A95CD4">
        <w:t xml:space="preserve">the </w:t>
      </w:r>
      <w:r>
        <w:t>CT scanner is consistently following ACR CT accreditation and manufacturer installation and maintenance requirements.</w:t>
      </w:r>
    </w:p>
    <w:p w14:paraId="4780BE76" w14:textId="68CE2997" w:rsidR="00215BA8" w:rsidRDefault="00215BA8">
      <w:pPr>
        <w:pStyle w:val="ListParagraph"/>
        <w:widowControl/>
        <w:numPr>
          <w:ilvl w:val="0"/>
          <w:numId w:val="28"/>
        </w:numPr>
        <w:autoSpaceDE/>
        <w:autoSpaceDN/>
        <w:adjustRightInd/>
        <w:spacing w:after="120"/>
        <w:ind w:left="851" w:hanging="284"/>
        <w:contextualSpacing w:val="0"/>
      </w:pPr>
      <w:r>
        <w:t xml:space="preserve">Establish a CT lung cancer screening protocol and save it on the CT scanner. </w:t>
      </w:r>
      <w:r w:rsidR="00A95CD4">
        <w:t xml:space="preserve">Sites </w:t>
      </w:r>
      <w:r>
        <w:t xml:space="preserve">may use </w:t>
      </w:r>
      <w:r w:rsidR="00A95CD4">
        <w:t xml:space="preserve">their </w:t>
      </w:r>
      <w:r>
        <w:t xml:space="preserve">existing lung screening protocol or pick a protocol from a continuously updated </w:t>
      </w:r>
      <w:r w:rsidR="00522F49" w:rsidRPr="00547F69">
        <w:t>list</w:t>
      </w:r>
      <w:r>
        <w:t xml:space="preserve"> provided by QIBA</w:t>
      </w:r>
      <w:r w:rsidR="00522F49">
        <w:t xml:space="preserve"> at x.y.org</w:t>
      </w:r>
      <w:r>
        <w:t>.</w:t>
      </w:r>
    </w:p>
    <w:p w14:paraId="31179FA4" w14:textId="187DCCCC" w:rsidR="00215BA8" w:rsidRDefault="00215BA8">
      <w:pPr>
        <w:pStyle w:val="ListParagraph"/>
        <w:widowControl/>
        <w:numPr>
          <w:ilvl w:val="0"/>
          <w:numId w:val="28"/>
        </w:numPr>
        <w:autoSpaceDE/>
        <w:autoSpaceDN/>
        <w:adjustRightInd/>
        <w:spacing w:after="120"/>
        <w:ind w:left="851" w:hanging="284"/>
        <w:contextualSpacing w:val="0"/>
      </w:pPr>
      <w:r>
        <w:t xml:space="preserve">CT scan </w:t>
      </w:r>
      <w:r w:rsidR="00FF7967">
        <w:t>a</w:t>
      </w:r>
      <w:r>
        <w:t xml:space="preserve"> QIBA CT </w:t>
      </w:r>
      <w:r w:rsidR="00A95CD4">
        <w:t>reference object</w:t>
      </w:r>
      <w:r>
        <w:t xml:space="preserve"> with the saved CT lung screening protocol.</w:t>
      </w:r>
    </w:p>
    <w:p w14:paraId="21E3B547" w14:textId="35A29BD8"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r w:rsidRPr="00A203F2">
        <w:t>Submi</w:t>
      </w:r>
      <w:r>
        <w:t xml:space="preserve">t the CT </w:t>
      </w:r>
      <w:r w:rsidR="00A95CD4">
        <w:t>reference object</w:t>
      </w:r>
      <w:r>
        <w:t xml:space="preserve"> scan to </w:t>
      </w:r>
      <w:r w:rsidR="00522F49">
        <w:t>x.y.org</w:t>
      </w:r>
      <w:r>
        <w:t xml:space="preserve"> and obtain a passing automated image quality report. If </w:t>
      </w:r>
      <w:r w:rsidR="00A95CD4">
        <w:t xml:space="preserve">the site </w:t>
      </w:r>
      <w:r>
        <w:t>do</w:t>
      </w:r>
      <w:r w:rsidR="00A95CD4">
        <w:t>es</w:t>
      </w:r>
      <w:r>
        <w:t xml:space="preserve"> not receive a passing report, repeat steps 2(b) to 2(d) until a passing report is obtained.</w:t>
      </w:r>
    </w:p>
    <w:p w14:paraId="37AE3B09" w14:textId="0F247F5C" w:rsidR="00215BA8" w:rsidRPr="00215BA8" w:rsidRDefault="0067547D" w:rsidP="00B501E2">
      <w:pPr>
        <w:pStyle w:val="Heading3"/>
      </w:pPr>
      <w:r>
        <w:t>4.3</w:t>
      </w:r>
      <w:r w:rsidR="00724601">
        <w:t xml:space="preserve">.2 </w:t>
      </w:r>
      <w:r w:rsidR="00215BA8" w:rsidRPr="00215BA8">
        <w:t>Performing Lung Nodule Measurement</w:t>
      </w:r>
    </w:p>
    <w:p w14:paraId="321BA4BB" w14:textId="0636AD3D" w:rsidR="00215BA8" w:rsidRPr="00E87F78" w:rsidRDefault="00215BA8">
      <w:pPr>
        <w:widowControl/>
        <w:autoSpaceDE/>
        <w:autoSpaceDN/>
        <w:adjustRightInd/>
        <w:ind w:left="284"/>
        <w:rPr>
          <w:b/>
        </w:rPr>
      </w:pPr>
      <w:r w:rsidRPr="00E87F78">
        <w:rPr>
          <w:b/>
        </w:rPr>
        <w:t>(</w:t>
      </w:r>
      <w:r w:rsidR="00724601">
        <w:rPr>
          <w:b/>
        </w:rPr>
        <w:t>1</w:t>
      </w:r>
      <w:r w:rsidRPr="00E87F78">
        <w:rPr>
          <w:b/>
        </w:rPr>
        <w:t xml:space="preserve">) </w:t>
      </w: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p>
    <w:p w14:paraId="698B7951" w14:textId="77777777" w:rsidR="00215BA8" w:rsidRDefault="00215BA8">
      <w:pPr>
        <w:widowControl/>
        <w:autoSpaceDE/>
        <w:autoSpaceDN/>
        <w:adjustRightInd/>
        <w:spacing w:after="120"/>
        <w:ind w:left="567"/>
      </w:pPr>
      <w:r>
        <w:t>For each CT lung cancer screening and solid lung nodule follow-up CT scan:</w:t>
      </w:r>
    </w:p>
    <w:p w14:paraId="26B9FB09" w14:textId="7AA0B534" w:rsidR="00215BA8" w:rsidRDefault="00215BA8">
      <w:pPr>
        <w:pStyle w:val="ListParagraph"/>
        <w:widowControl/>
        <w:numPr>
          <w:ilvl w:val="0"/>
          <w:numId w:val="29"/>
        </w:numPr>
        <w:autoSpaceDE/>
        <w:autoSpaceDN/>
        <w:adjustRightInd/>
        <w:spacing w:after="120"/>
        <w:ind w:left="851" w:hanging="284"/>
        <w:contextualSpacing w:val="0"/>
      </w:pPr>
      <w:r>
        <w:t>Verify that the patient did not receive IV contrast as part of the CT study.</w:t>
      </w:r>
    </w:p>
    <w:p w14:paraId="47E03D3E"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nodule is solid, not attached to large vessels or other structures, has a largest diameter between 6mm and 10mm, and that the saved CT lung nodule protocol was used at all nodule scanning time points to be volume measured.</w:t>
      </w:r>
    </w:p>
    <w:p w14:paraId="009A5D7A"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significant artifacts (e.g. motion, streaking) are not present and that image noise is not excessive at the location of the solid nodule to be measured.</w:t>
      </w:r>
    </w:p>
    <w:p w14:paraId="3D00BEA7"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measurement of the solid nodule is free of segmentation issues.</w:t>
      </w:r>
    </w:p>
    <w:p w14:paraId="609EE263" w14:textId="02548700" w:rsidR="00215BA8" w:rsidRPr="00E87F78" w:rsidRDefault="00215BA8">
      <w:pPr>
        <w:widowControl/>
        <w:autoSpaceDE/>
        <w:autoSpaceDN/>
        <w:adjustRightInd/>
        <w:ind w:left="284"/>
        <w:rPr>
          <w:b/>
        </w:rPr>
      </w:pPr>
      <w:r>
        <w:t xml:space="preserve"> </w:t>
      </w:r>
      <w:r w:rsidRPr="00E87F78">
        <w:rPr>
          <w:b/>
        </w:rPr>
        <w:t>(</w:t>
      </w:r>
      <w:r w:rsidR="00724601">
        <w:rPr>
          <w:b/>
        </w:rPr>
        <w:t>2</w:t>
      </w:r>
      <w:r w:rsidRPr="00E87F78">
        <w:rPr>
          <w:b/>
        </w:rPr>
        <w:t xml:space="preserve">) Obtain </w:t>
      </w:r>
      <w:r>
        <w:rPr>
          <w:b/>
        </w:rPr>
        <w:t xml:space="preserve">Volumetric </w:t>
      </w:r>
      <w:r w:rsidRPr="00E87F78">
        <w:rPr>
          <w:b/>
        </w:rPr>
        <w:t>Nodule Measurement Guidance</w:t>
      </w:r>
    </w:p>
    <w:p w14:paraId="4A5FCD7A" w14:textId="77777777" w:rsidR="00215BA8" w:rsidRDefault="00215BA8">
      <w:pPr>
        <w:widowControl/>
        <w:autoSpaceDE/>
        <w:autoSpaceDN/>
        <w:adjustRightInd/>
        <w:spacing w:after="120"/>
        <w:ind w:left="567"/>
      </w:pPr>
      <w:r>
        <w:t>For each series of CT lung nodule measurements consisting of one or more time points:</w:t>
      </w:r>
    </w:p>
    <w:p w14:paraId="43955AF6" w14:textId="3A418463" w:rsidR="00215BA8" w:rsidRPr="00C913C9" w:rsidRDefault="00215BA8" w:rsidP="00B501E2">
      <w:pPr>
        <w:pStyle w:val="BodyText"/>
        <w:ind w:left="567"/>
      </w:pPr>
      <w:r>
        <w:t xml:space="preserve">Use </w:t>
      </w:r>
      <w:r w:rsidR="00FF7967">
        <w:t xml:space="preserve">a </w:t>
      </w:r>
      <w:r>
        <w:t xml:space="preserve">QIBA lung nodule </w:t>
      </w:r>
      <w:r w:rsidRPr="00522F49">
        <w:t xml:space="preserve">profile </w:t>
      </w:r>
      <w:r w:rsidR="00522F49" w:rsidRPr="00547F69">
        <w:t>on-line calculator</w:t>
      </w:r>
      <w:r>
        <w:t xml:space="preserve"> </w:t>
      </w:r>
      <w:r w:rsidR="00522F49">
        <w:t xml:space="preserve">at x.y.org </w:t>
      </w:r>
      <w:r>
        <w:t>for guidance on levels of volumetric measurement error for each lung nodule measurement and change measurement.</w:t>
      </w:r>
    </w:p>
    <w:bookmarkEnd w:id="80"/>
    <w:p w14:paraId="411D944B" w14:textId="1F5EFA6B" w:rsidR="00903B26" w:rsidRDefault="00903B26" w:rsidP="00990602">
      <w:pPr>
        <w:widowControl/>
        <w:autoSpaceDE/>
        <w:autoSpaceDN/>
        <w:adjustRightInd/>
        <w:rPr>
          <w:b/>
          <w:sz w:val="36"/>
          <w:szCs w:val="20"/>
        </w:rPr>
      </w:pPr>
      <w:r>
        <w:lastRenderedPageBreak/>
        <w:br w:type="page"/>
      </w:r>
    </w:p>
    <w:p w14:paraId="04656981" w14:textId="7A05871E" w:rsidR="001F4629" w:rsidRPr="0033755F" w:rsidRDefault="001F4629" w:rsidP="001F4629">
      <w:pPr>
        <w:pStyle w:val="Heading1"/>
        <w:spacing w:before="0"/>
        <w:rPr>
          <w:rFonts w:cs="Calibri"/>
        </w:rPr>
      </w:pPr>
      <w:bookmarkStart w:id="83" w:name="_Toc491361241"/>
      <w:r w:rsidRPr="00547F69">
        <w:rPr>
          <w:rFonts w:cs="Calibri"/>
        </w:rPr>
        <w:lastRenderedPageBreak/>
        <w:t>References</w:t>
      </w:r>
      <w:bookmarkEnd w:id="83"/>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 xml:space="preserve">Rampinelli C, De Fiori E, Raimondi S, Veronesi G, Bellomi M. In vivo repeatability of automated volume </w:t>
      </w:r>
      <w:r w:rsidRPr="00F74E0E">
        <w:rPr>
          <w:sz w:val="22"/>
        </w:rPr>
        <w:lastRenderedPageBreak/>
        <w:t>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lastRenderedPageBreak/>
        <w:t>46.</w:t>
      </w:r>
      <w:r w:rsidRPr="00F74E0E">
        <w:rPr>
          <w:sz w:val="22"/>
        </w:rPr>
        <w:tab/>
        <w:t xml:space="preserve">CT-Volumetry-Technical-Committee. QIBA Profile: CT Tumor Volume Change v2.2 Reviewed Draft (Publicly Reviewed Version)  Available at: </w:t>
      </w:r>
      <w:hyperlink r:id="rId16"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4BBF31B7" w:rsidR="001F4629" w:rsidRDefault="001F4629" w:rsidP="001F4629">
      <w:pPr>
        <w:pStyle w:val="EndNoteBibliography"/>
        <w:rPr>
          <w:sz w:val="22"/>
        </w:rPr>
      </w:pPr>
      <w:r w:rsidRPr="00F74E0E">
        <w:rPr>
          <w:sz w:val="22"/>
        </w:rPr>
        <w:t>51.</w:t>
      </w:r>
      <w:r w:rsidRPr="00F74E0E">
        <w:rPr>
          <w:sz w:val="22"/>
        </w:rPr>
        <w:tab/>
        <w:t>Dice L. Measures of the Amount of Ecologic Association Between Species. Ecology. 1945; 26(3):297-302.</w:t>
      </w:r>
    </w:p>
    <w:p w14:paraId="00E30AA2" w14:textId="40B3DEB6" w:rsidR="004D1491" w:rsidRDefault="004D1491" w:rsidP="001F4629">
      <w:pPr>
        <w:pStyle w:val="EndNoteBibliography"/>
        <w:rPr>
          <w:sz w:val="22"/>
        </w:rPr>
      </w:pPr>
      <w:r>
        <w:rPr>
          <w:sz w:val="22"/>
        </w:rPr>
        <w:t>52.</w:t>
      </w:r>
      <w:r>
        <w:rPr>
          <w:sz w:val="22"/>
        </w:rPr>
        <w:tab/>
        <w:t xml:space="preserve">Henschke C, Yankelevitz D, Yip, R, Archer V, Zahlmann G, Krishnan K, Helba B, Avila R. </w:t>
      </w:r>
      <w:r w:rsidRPr="004D1491">
        <w:rPr>
          <w:sz w:val="22"/>
        </w:rPr>
        <w:t>Tumor volume measurement error using computed tomography imaging in a phase II clinical trial in lung cancer</w:t>
      </w:r>
      <w:r>
        <w:rPr>
          <w:sz w:val="22"/>
        </w:rPr>
        <w:t xml:space="preserve">. </w:t>
      </w:r>
      <w:r w:rsidRPr="004D1491">
        <w:rPr>
          <w:sz w:val="22"/>
        </w:rPr>
        <w:t>J. Med. Imag. 3(3), 035505 (Sep 20, 2016).</w:t>
      </w:r>
    </w:p>
    <w:p w14:paraId="4F73CCC6" w14:textId="3A7152BF" w:rsidR="006951D7" w:rsidRDefault="006951D7" w:rsidP="001F4629">
      <w:pPr>
        <w:pStyle w:val="EndNoteBibliography"/>
        <w:rPr>
          <w:sz w:val="22"/>
        </w:rPr>
      </w:pPr>
      <w:r>
        <w:rPr>
          <w:sz w:val="22"/>
        </w:rPr>
        <w:t>53.</w:t>
      </w:r>
      <w:r>
        <w:rPr>
          <w:sz w:val="22"/>
        </w:rPr>
        <w:tab/>
        <w:t>Wang G, Cheng PC, Vannier MW. Spiral CT refines temporal bone imaging. Diagnostic Imag., vol 15, pp 116-121, 1993.</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 xml:space="preserve">Marten K, Engelke C. Computer-aided detection and automated CT volumetry of pulmonary nodules. Eur </w:t>
      </w:r>
      <w:r w:rsidRPr="00F74E0E">
        <w:rPr>
          <w:sz w:val="22"/>
        </w:rPr>
        <w:lastRenderedPageBreak/>
        <w:t>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47168C57" w14:textId="6CFDBB1D" w:rsidR="00A5454C" w:rsidRPr="00903B26" w:rsidRDefault="001F4629" w:rsidP="00903B26">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13882C25" w14:textId="77777777" w:rsidR="00581644" w:rsidRPr="00D92917" w:rsidRDefault="003B5586" w:rsidP="00E94464">
      <w:pPr>
        <w:pStyle w:val="Heading1"/>
      </w:pPr>
      <w:bookmarkStart w:id="84" w:name="_Toc292350670"/>
      <w:bookmarkStart w:id="85" w:name="_Toc491361242"/>
      <w:bookmarkEnd w:id="70"/>
      <w:r w:rsidRPr="00547F69">
        <w:rPr>
          <w:rStyle w:val="StyleVisiontextC0000000009D330A0"/>
        </w:rPr>
        <w:t>Appendices</w:t>
      </w:r>
      <w:bookmarkEnd w:id="84"/>
      <w:bookmarkEnd w:id="85"/>
    </w:p>
    <w:p w14:paraId="6A12415C" w14:textId="77777777" w:rsidR="00581644" w:rsidRDefault="005D1A25" w:rsidP="00E94464">
      <w:pPr>
        <w:pStyle w:val="Heading2"/>
        <w:rPr>
          <w:rStyle w:val="StyleVisiontextC0000000009D33200"/>
        </w:rPr>
      </w:pPr>
      <w:bookmarkStart w:id="86" w:name="_Toc292350671"/>
      <w:bookmarkStart w:id="87" w:name="_Toc491361243"/>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6"/>
      <w:bookmarkEnd w:id="87"/>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5B1CA1BB" w:rsidR="006E156A" w:rsidRDefault="003B5586" w:rsidP="006E156A">
      <w:pPr>
        <w:pStyle w:val="3"/>
      </w:pPr>
      <w:r w:rsidRPr="00D92917">
        <w:rPr>
          <w:rStyle w:val="StyleVisioncontentC0000000009D55010"/>
          <w:i w:val="0"/>
          <w:color w:val="auto"/>
        </w:rPr>
        <w:t xml:space="preserve">A more detailed description of the v-CT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17" w:history="1">
        <w:r w:rsidR="002E5315" w:rsidRPr="003441D6">
          <w:rPr>
            <w:rStyle w:val="Hyperlink"/>
          </w:rPr>
          <w:t>http://qibawiki.rsna.org/index.php?title=Quantitative-CT</w:t>
        </w:r>
      </w:hyperlink>
      <w:r w:rsidR="002E5315">
        <w:rPr>
          <w:rStyle w:val="StyleVisioncontentC0000000009D55010"/>
          <w:i w:val="0"/>
          <w:color w:val="auto"/>
        </w:rPr>
        <w:t>.</w:t>
      </w:r>
      <w:r w:rsidRPr="00D92917">
        <w:rPr>
          <w:rStyle w:val="StyleVisioncontentC0000000009D55010"/>
          <w:i w:val="0"/>
          <w:color w:val="auto"/>
        </w:rPr>
        <w:t xml:space="preserve">  </w:t>
      </w:r>
    </w:p>
    <w:p w14:paraId="55E3EBA0" w14:textId="76DCE886"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Pr="0075442D">
        <w:rPr>
          <w:rStyle w:val="StyleVisioncontentC0000000009D55010"/>
          <w:i w:val="0"/>
          <w:color w:val="auto"/>
        </w:rPr>
        <w:t xml:space="preserve"> </w:t>
      </w:r>
      <w:r w:rsidR="00ED0B85" w:rsidRPr="0075442D">
        <w:rPr>
          <w:rStyle w:val="StyleVisioncontentC0000000009D55010"/>
          <w:i w:val="0"/>
          <w:color w:val="auto"/>
        </w:rPr>
        <w:t>Working Group</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lastRenderedPageBreak/>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694BB88A" w:rsidR="00E7091B" w:rsidRPr="00E7091B" w:rsidRDefault="00E7091B" w:rsidP="00E7091B">
      <w:pPr>
        <w:widowControl/>
        <w:autoSpaceDE/>
        <w:autoSpaceDN/>
        <w:adjustRightInd/>
      </w:pPr>
      <w:r w:rsidRPr="00E7091B">
        <w:t>Julie Lisiecki,  Manager</w:t>
      </w:r>
      <w:r w:rsidRPr="00E7091B">
        <w:tab/>
      </w:r>
      <w:r w:rsidRPr="00E7091B">
        <w:tab/>
      </w:r>
      <w:r w:rsidRPr="00E7091B">
        <w:tab/>
      </w:r>
      <w:r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88"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9" w:name="_Toc491361244"/>
      <w:r w:rsidRPr="0033755F">
        <w:rPr>
          <w:rStyle w:val="StyleVisiontextC0000000009D334C0"/>
          <w:rFonts w:cs="Calibri"/>
        </w:rPr>
        <w:lastRenderedPageBreak/>
        <w:t>Appendix B: Background Information</w:t>
      </w:r>
      <w:bookmarkEnd w:id="89"/>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90" w:name="_Toc491361245"/>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90"/>
    </w:p>
    <w:p w14:paraId="1B6F289E" w14:textId="77777777" w:rsidR="00903B26" w:rsidRPr="00ED4FF9" w:rsidRDefault="000815CF" w:rsidP="00903B26">
      <w:pPr>
        <w:rPr>
          <w:sz w:val="28"/>
        </w:rPr>
      </w:pPr>
      <w:hyperlink r:id="rId18"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91" w:name="_Toc491361246"/>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91"/>
    </w:p>
    <w:p w14:paraId="2F52495A" w14:textId="77777777" w:rsidR="00903B26" w:rsidRPr="00ED4FF9" w:rsidRDefault="000815CF" w:rsidP="00903B26">
      <w:pPr>
        <w:rPr>
          <w:sz w:val="28"/>
        </w:rPr>
      </w:pPr>
      <w:hyperlink r:id="rId19"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2" w:name="_Toc491361247"/>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92"/>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4BB14FC" w14:textId="1C53270E" w:rsidR="001F4629" w:rsidRPr="001F4629" w:rsidRDefault="00903B26" w:rsidP="00C913C9">
      <w:r>
        <w:t>Obuchowski NA, Reeves AP, Huang EP, et al. Quantitative Imaging Biomarkers: A Review of Statistical Methods for Computer Algorithm Comparisons. SMMR 2015; 24: 240 68-106.</w:t>
      </w:r>
      <w:bookmarkEnd w:id="88"/>
    </w:p>
    <w:sectPr w:rsidR="001F4629" w:rsidRPr="001F4629" w:rsidSect="000F1674">
      <w:headerReference w:type="even" r:id="rId20"/>
      <w:headerReference w:type="default" r:id="rId21"/>
      <w:footerReference w:type="even" r:id="rId22"/>
      <w:footerReference w:type="default" r:id="rId23"/>
      <w:headerReference w:type="first" r:id="rId24"/>
      <w:footerReference w:type="first" r:id="rId25"/>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C4FF3" w14:textId="77777777" w:rsidR="000815CF" w:rsidRDefault="000815CF" w:rsidP="00581644">
      <w:r>
        <w:separator/>
      </w:r>
    </w:p>
  </w:endnote>
  <w:endnote w:type="continuationSeparator" w:id="0">
    <w:p w14:paraId="0993F4A5" w14:textId="77777777" w:rsidR="000815CF" w:rsidRDefault="000815CF"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Times New Roman"/>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90B7C" w14:paraId="28FC5201" w14:textId="77777777">
      <w:tc>
        <w:tcPr>
          <w:tcW w:w="5000" w:type="pct"/>
          <w:gridSpan w:val="2"/>
          <w:tcMar>
            <w:top w:w="0" w:type="dxa"/>
            <w:left w:w="0" w:type="dxa"/>
            <w:bottom w:w="0" w:type="dxa"/>
            <w:right w:w="0" w:type="dxa"/>
          </w:tcMar>
          <w:vAlign w:val="center"/>
        </w:tcPr>
        <w:p w14:paraId="1DA39E4A" w14:textId="77777777" w:rsidR="00690B7C" w:rsidRDefault="00690B7C">
          <w:pPr>
            <w:pStyle w:val="StyleVisionlineP0000000009636750"/>
          </w:pPr>
        </w:p>
      </w:tc>
    </w:tr>
    <w:tr w:rsidR="00690B7C" w14:paraId="1D8EB897" w14:textId="77777777">
      <w:tc>
        <w:tcPr>
          <w:tcW w:w="4500" w:type="pct"/>
          <w:tcMar>
            <w:top w:w="0" w:type="dxa"/>
            <w:left w:w="0" w:type="dxa"/>
            <w:bottom w:w="0" w:type="dxa"/>
            <w:right w:w="0" w:type="dxa"/>
          </w:tcMar>
          <w:vAlign w:val="center"/>
        </w:tcPr>
        <w:p w14:paraId="72E2B106" w14:textId="13A13433" w:rsidR="00690B7C" w:rsidRDefault="00690B7C">
          <w:pPr>
            <w:pStyle w:val="StyleVisiontablecellP00000000093E2770"/>
          </w:pPr>
        </w:p>
      </w:tc>
      <w:tc>
        <w:tcPr>
          <w:tcW w:w="4500" w:type="pct"/>
          <w:tcMar>
            <w:top w:w="0" w:type="dxa"/>
            <w:left w:w="0" w:type="dxa"/>
            <w:bottom w:w="0" w:type="dxa"/>
            <w:right w:w="0" w:type="dxa"/>
          </w:tcMar>
          <w:vAlign w:val="center"/>
        </w:tcPr>
        <w:p w14:paraId="7DAE2A03" w14:textId="77777777" w:rsidR="00690B7C" w:rsidRDefault="00690B7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90B7C" w14:paraId="57CE90E0" w14:textId="77777777">
      <w:tc>
        <w:tcPr>
          <w:tcW w:w="5000" w:type="pct"/>
          <w:gridSpan w:val="2"/>
          <w:tcMar>
            <w:top w:w="0" w:type="dxa"/>
            <w:left w:w="0" w:type="dxa"/>
            <w:bottom w:w="0" w:type="dxa"/>
            <w:right w:w="0" w:type="dxa"/>
          </w:tcMar>
          <w:vAlign w:val="center"/>
        </w:tcPr>
        <w:p w14:paraId="14CB56D3" w14:textId="77777777" w:rsidR="00690B7C" w:rsidRDefault="00690B7C">
          <w:pPr>
            <w:pStyle w:val="StyleVisionlineP0000000009636750"/>
          </w:pPr>
        </w:p>
      </w:tc>
    </w:tr>
    <w:tr w:rsidR="00690B7C" w14:paraId="65FDF645" w14:textId="77777777">
      <w:tc>
        <w:tcPr>
          <w:tcW w:w="4500" w:type="pct"/>
          <w:tcMar>
            <w:top w:w="0" w:type="dxa"/>
            <w:left w:w="0" w:type="dxa"/>
            <w:bottom w:w="0" w:type="dxa"/>
            <w:right w:w="0" w:type="dxa"/>
          </w:tcMar>
          <w:vAlign w:val="center"/>
        </w:tcPr>
        <w:p w14:paraId="2A98D25E" w14:textId="7DA198BE" w:rsidR="00690B7C" w:rsidRDefault="00690B7C">
          <w:pPr>
            <w:pStyle w:val="StyleVisiontablecellP00000000093E2770"/>
          </w:pPr>
        </w:p>
      </w:tc>
      <w:tc>
        <w:tcPr>
          <w:tcW w:w="4500" w:type="pct"/>
          <w:tcMar>
            <w:top w:w="0" w:type="dxa"/>
            <w:left w:w="0" w:type="dxa"/>
            <w:bottom w:w="0" w:type="dxa"/>
            <w:right w:w="0" w:type="dxa"/>
          </w:tcMar>
          <w:vAlign w:val="center"/>
        </w:tcPr>
        <w:p w14:paraId="43CB36B1" w14:textId="77777777" w:rsidR="00690B7C" w:rsidRDefault="00690B7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690B7C" w14:paraId="575D31F5" w14:textId="77777777">
      <w:trPr>
        <w:gridAfter w:val="2"/>
      </w:trPr>
      <w:tc>
        <w:tcPr>
          <w:tcW w:w="5000" w:type="pct"/>
          <w:gridSpan w:val="2"/>
          <w:tcMar>
            <w:top w:w="0" w:type="dxa"/>
            <w:left w:w="0" w:type="dxa"/>
            <w:bottom w:w="0" w:type="dxa"/>
            <w:right w:w="0" w:type="dxa"/>
          </w:tcMar>
          <w:vAlign w:val="center"/>
        </w:tcPr>
        <w:p w14:paraId="1F6DEE57" w14:textId="77777777" w:rsidR="00690B7C" w:rsidRDefault="00690B7C">
          <w:pPr>
            <w:pStyle w:val="StyleVisionlineP0000000009636750"/>
          </w:pPr>
        </w:p>
      </w:tc>
    </w:tr>
    <w:tr w:rsidR="00690B7C" w14:paraId="7F6FBFD9" w14:textId="77777777">
      <w:tc>
        <w:tcPr>
          <w:tcW w:w="4500" w:type="pct"/>
          <w:tcMar>
            <w:top w:w="0" w:type="dxa"/>
            <w:left w:w="0" w:type="dxa"/>
            <w:bottom w:w="0" w:type="dxa"/>
            <w:right w:w="0" w:type="dxa"/>
          </w:tcMar>
          <w:vAlign w:val="center"/>
        </w:tcPr>
        <w:p w14:paraId="2D52603E" w14:textId="77777777" w:rsidR="00690B7C" w:rsidRDefault="00690B7C">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690B7C" w:rsidRDefault="00690B7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690B7C" w:rsidRDefault="00690B7C">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690B7C" w:rsidRDefault="00690B7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D06FD" w14:textId="77777777" w:rsidR="000815CF" w:rsidRDefault="000815CF" w:rsidP="00581644">
      <w:r>
        <w:separator/>
      </w:r>
    </w:p>
  </w:footnote>
  <w:footnote w:type="continuationSeparator" w:id="0">
    <w:p w14:paraId="7E8E289D" w14:textId="77777777" w:rsidR="000815CF" w:rsidRDefault="000815CF"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90B7C" w14:paraId="35AA0951" w14:textId="77777777">
      <w:tc>
        <w:tcPr>
          <w:tcW w:w="4500" w:type="pct"/>
          <w:tcMar>
            <w:top w:w="0" w:type="dxa"/>
            <w:left w:w="0" w:type="dxa"/>
            <w:bottom w:w="0" w:type="dxa"/>
            <w:right w:w="0" w:type="dxa"/>
          </w:tcMar>
          <w:vAlign w:val="center"/>
        </w:tcPr>
        <w:p w14:paraId="141A5D38" w14:textId="3C6D66F6" w:rsidR="00690B7C" w:rsidRPr="00547F69" w:rsidRDefault="00690B7C">
          <w:pPr>
            <w:pStyle w:val="StyleVisiontablecellP00000000093E21F0"/>
            <w:rPr>
              <w:sz w:val="20"/>
            </w:rPr>
          </w:pPr>
          <w:r>
            <w:rPr>
              <w:rStyle w:val="StyleVisiontablecellC00000000093E21F0-textC00000000093E22A0"/>
            </w:rPr>
            <w:t xml:space="preserve">QIBA Profile: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7</w:t>
          </w:r>
        </w:p>
      </w:tc>
      <w:tc>
        <w:tcPr>
          <w:tcW w:w="500" w:type="pct"/>
          <w:tcMar>
            <w:top w:w="0" w:type="dxa"/>
            <w:left w:w="0" w:type="dxa"/>
            <w:bottom w:w="0" w:type="dxa"/>
            <w:right w:w="0" w:type="dxa"/>
          </w:tcMar>
          <w:vAlign w:val="center"/>
        </w:tcPr>
        <w:p w14:paraId="5276E131" w14:textId="77777777" w:rsidR="00690B7C" w:rsidRDefault="00690B7C" w:rsidP="00903B26"/>
      </w:tc>
    </w:tr>
    <w:tr w:rsidR="00690B7C" w14:paraId="07B740B8" w14:textId="77777777">
      <w:tc>
        <w:tcPr>
          <w:tcW w:w="5000" w:type="pct"/>
          <w:gridSpan w:val="2"/>
          <w:tcMar>
            <w:top w:w="0" w:type="dxa"/>
            <w:left w:w="0" w:type="dxa"/>
            <w:bottom w:w="0" w:type="dxa"/>
            <w:right w:w="0" w:type="dxa"/>
          </w:tcMar>
          <w:vAlign w:val="center"/>
        </w:tcPr>
        <w:p w14:paraId="57342D35" w14:textId="77777777" w:rsidR="00690B7C" w:rsidRDefault="00690B7C">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690B7C" w14:paraId="4F5FCD3F" w14:textId="77777777">
      <w:tc>
        <w:tcPr>
          <w:tcW w:w="4500" w:type="pct"/>
          <w:tcMar>
            <w:top w:w="0" w:type="dxa"/>
            <w:left w:w="0" w:type="dxa"/>
            <w:bottom w:w="0" w:type="dxa"/>
            <w:right w:w="0" w:type="dxa"/>
          </w:tcMar>
          <w:vAlign w:val="center"/>
        </w:tcPr>
        <w:p w14:paraId="0D3F9DF4" w14:textId="4C13B612" w:rsidR="00690B7C" w:rsidRDefault="00690B7C" w:rsidP="00903B26">
          <w:pPr>
            <w:pStyle w:val="StyleVisiontablecellP00000000093E21F0"/>
          </w:pPr>
          <w:r>
            <w:rPr>
              <w:rStyle w:val="StyleVisiontablecellC00000000093E21F0-textC00000000093E22A0"/>
            </w:rPr>
            <w:t xml:space="preserve">QIBA Profile: </w:t>
          </w:r>
          <w:r w:rsidRPr="00AA0C5E">
            <w:rPr>
              <w:rStyle w:val="StyleVisiontablecellC00000000093E21F0-textC00000000093E22A0"/>
            </w:rPr>
            <w:t>Lung Nodule Assessment in CT Screening Profile - 201</w:t>
          </w:r>
          <w:r>
            <w:rPr>
              <w:rStyle w:val="StyleVisiontablecellC00000000093E21F0-textC00000000093E22A0"/>
            </w:rPr>
            <w:t>7</w:t>
          </w:r>
        </w:p>
      </w:tc>
      <w:tc>
        <w:tcPr>
          <w:tcW w:w="500" w:type="pct"/>
          <w:tcMar>
            <w:top w:w="0" w:type="dxa"/>
            <w:left w:w="0" w:type="dxa"/>
            <w:bottom w:w="0" w:type="dxa"/>
            <w:right w:w="0" w:type="dxa"/>
          </w:tcMar>
          <w:vAlign w:val="center"/>
        </w:tcPr>
        <w:p w14:paraId="5C9B5D86" w14:textId="77777777" w:rsidR="00690B7C" w:rsidRDefault="00690B7C" w:rsidP="00903B26"/>
      </w:tc>
    </w:tr>
    <w:tr w:rsidR="00690B7C" w14:paraId="4377C998" w14:textId="77777777">
      <w:tc>
        <w:tcPr>
          <w:tcW w:w="5000" w:type="pct"/>
          <w:gridSpan w:val="2"/>
          <w:tcMar>
            <w:top w:w="0" w:type="dxa"/>
            <w:left w:w="0" w:type="dxa"/>
            <w:bottom w:w="0" w:type="dxa"/>
            <w:right w:w="0" w:type="dxa"/>
          </w:tcMar>
          <w:vAlign w:val="center"/>
        </w:tcPr>
        <w:p w14:paraId="2951D57C" w14:textId="77777777" w:rsidR="00690B7C" w:rsidRDefault="00690B7C">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690B7C"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690B7C" w:rsidRDefault="00690B7C">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690B7C" w:rsidRDefault="00690B7C"/>
      </w:tc>
    </w:tr>
    <w:tr w:rsidR="00690B7C" w14:paraId="25C5356F" w14:textId="77777777">
      <w:tc>
        <w:tcPr>
          <w:tcW w:w="5000" w:type="pct"/>
          <w:gridSpan w:val="2"/>
          <w:tcMar>
            <w:top w:w="0" w:type="dxa"/>
            <w:left w:w="0" w:type="dxa"/>
            <w:bottom w:w="0" w:type="dxa"/>
            <w:right w:w="0" w:type="dxa"/>
          </w:tcMar>
          <w:vAlign w:val="center"/>
        </w:tcPr>
        <w:p w14:paraId="7EA93B27" w14:textId="77777777" w:rsidR="00690B7C" w:rsidRDefault="00690B7C">
          <w:pPr>
            <w:pStyle w:val="StyleVisionlineP00000000096364D0"/>
          </w:pPr>
        </w:p>
      </w:tc>
      <w:tc>
        <w:tcPr>
          <w:tcW w:w="5000" w:type="pct"/>
          <w:tcMar>
            <w:top w:w="0" w:type="dxa"/>
            <w:left w:w="0" w:type="dxa"/>
            <w:bottom w:w="0" w:type="dxa"/>
            <w:right w:w="0" w:type="dxa"/>
          </w:tcMar>
          <w:vAlign w:val="center"/>
        </w:tcPr>
        <w:p w14:paraId="3D4F498B" w14:textId="77777777" w:rsidR="00690B7C" w:rsidRDefault="00690B7C">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num>
  <w:num w:numId="7">
    <w:abstractNumId w:val="22"/>
  </w:num>
  <w:num w:numId="8">
    <w:abstractNumId w:val="27"/>
  </w:num>
  <w:num w:numId="9">
    <w:abstractNumId w:val="0"/>
  </w:num>
  <w:num w:numId="10">
    <w:abstractNumId w:val="19"/>
  </w:num>
  <w:num w:numId="11">
    <w:abstractNumId w:val="33"/>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4"/>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 w:numId="37">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151B"/>
    <w:rsid w:val="000021EE"/>
    <w:rsid w:val="000046BA"/>
    <w:rsid w:val="00004C9A"/>
    <w:rsid w:val="0000576D"/>
    <w:rsid w:val="00010929"/>
    <w:rsid w:val="00012727"/>
    <w:rsid w:val="00012775"/>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44AC"/>
    <w:rsid w:val="00044579"/>
    <w:rsid w:val="00044BE2"/>
    <w:rsid w:val="00046FB3"/>
    <w:rsid w:val="00047014"/>
    <w:rsid w:val="000537A4"/>
    <w:rsid w:val="0005406F"/>
    <w:rsid w:val="0005481F"/>
    <w:rsid w:val="00054F18"/>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225E"/>
    <w:rsid w:val="0015294B"/>
    <w:rsid w:val="001538EE"/>
    <w:rsid w:val="001546E3"/>
    <w:rsid w:val="001606D0"/>
    <w:rsid w:val="0016126A"/>
    <w:rsid w:val="001625B7"/>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832F6"/>
    <w:rsid w:val="00184214"/>
    <w:rsid w:val="001850EA"/>
    <w:rsid w:val="0018674C"/>
    <w:rsid w:val="00186B91"/>
    <w:rsid w:val="001871C4"/>
    <w:rsid w:val="0019065C"/>
    <w:rsid w:val="0019196A"/>
    <w:rsid w:val="00192B74"/>
    <w:rsid w:val="00192FF3"/>
    <w:rsid w:val="001931E9"/>
    <w:rsid w:val="0019405C"/>
    <w:rsid w:val="00194861"/>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158"/>
    <w:rsid w:val="00255FB0"/>
    <w:rsid w:val="002608CC"/>
    <w:rsid w:val="002647F3"/>
    <w:rsid w:val="002651F4"/>
    <w:rsid w:val="002715FE"/>
    <w:rsid w:val="00271E37"/>
    <w:rsid w:val="00272730"/>
    <w:rsid w:val="00273A66"/>
    <w:rsid w:val="00275A07"/>
    <w:rsid w:val="00276243"/>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CC5"/>
    <w:rsid w:val="002F3444"/>
    <w:rsid w:val="002F3A65"/>
    <w:rsid w:val="002F51B5"/>
    <w:rsid w:val="002F56DE"/>
    <w:rsid w:val="002F5EF9"/>
    <w:rsid w:val="002F6B76"/>
    <w:rsid w:val="003000E9"/>
    <w:rsid w:val="00302A59"/>
    <w:rsid w:val="00302FAF"/>
    <w:rsid w:val="003040F9"/>
    <w:rsid w:val="00304BD2"/>
    <w:rsid w:val="0030649F"/>
    <w:rsid w:val="00306562"/>
    <w:rsid w:val="00312443"/>
    <w:rsid w:val="00314376"/>
    <w:rsid w:val="00314994"/>
    <w:rsid w:val="00315EBB"/>
    <w:rsid w:val="003202C0"/>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43A1"/>
    <w:rsid w:val="003457B9"/>
    <w:rsid w:val="00345A5E"/>
    <w:rsid w:val="00345B7E"/>
    <w:rsid w:val="00346AE0"/>
    <w:rsid w:val="00347DF2"/>
    <w:rsid w:val="00351CF9"/>
    <w:rsid w:val="00351D9B"/>
    <w:rsid w:val="003521F6"/>
    <w:rsid w:val="00356DFC"/>
    <w:rsid w:val="00356EF8"/>
    <w:rsid w:val="003577E0"/>
    <w:rsid w:val="00360303"/>
    <w:rsid w:val="003605C0"/>
    <w:rsid w:val="00360E18"/>
    <w:rsid w:val="00363315"/>
    <w:rsid w:val="003644A1"/>
    <w:rsid w:val="0036510F"/>
    <w:rsid w:val="00366889"/>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9B4"/>
    <w:rsid w:val="004A7027"/>
    <w:rsid w:val="004B2DE6"/>
    <w:rsid w:val="004B409C"/>
    <w:rsid w:val="004B4ADF"/>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7D89"/>
    <w:rsid w:val="004F7EF4"/>
    <w:rsid w:val="00500388"/>
    <w:rsid w:val="0050083C"/>
    <w:rsid w:val="0050145C"/>
    <w:rsid w:val="00501764"/>
    <w:rsid w:val="005026F3"/>
    <w:rsid w:val="0050309E"/>
    <w:rsid w:val="00503F88"/>
    <w:rsid w:val="0050659C"/>
    <w:rsid w:val="00507807"/>
    <w:rsid w:val="00511686"/>
    <w:rsid w:val="00511F61"/>
    <w:rsid w:val="00512E15"/>
    <w:rsid w:val="005146AD"/>
    <w:rsid w:val="005152A1"/>
    <w:rsid w:val="00515DA1"/>
    <w:rsid w:val="00516A6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1DBA"/>
    <w:rsid w:val="00563CDC"/>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973"/>
    <w:rsid w:val="005D1A25"/>
    <w:rsid w:val="005D252B"/>
    <w:rsid w:val="005D25A9"/>
    <w:rsid w:val="005D3A11"/>
    <w:rsid w:val="005D3E6C"/>
    <w:rsid w:val="005D69E3"/>
    <w:rsid w:val="005D6AE1"/>
    <w:rsid w:val="005D77E5"/>
    <w:rsid w:val="005E0BB9"/>
    <w:rsid w:val="005E1292"/>
    <w:rsid w:val="005E1C9C"/>
    <w:rsid w:val="005E4669"/>
    <w:rsid w:val="005E4A5C"/>
    <w:rsid w:val="005E56D8"/>
    <w:rsid w:val="005E5A7D"/>
    <w:rsid w:val="005E637F"/>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6285"/>
    <w:rsid w:val="00666BC3"/>
    <w:rsid w:val="00667F8D"/>
    <w:rsid w:val="006707F1"/>
    <w:rsid w:val="00670A44"/>
    <w:rsid w:val="006718E5"/>
    <w:rsid w:val="00671EBF"/>
    <w:rsid w:val="00672517"/>
    <w:rsid w:val="00673C5E"/>
    <w:rsid w:val="006750A0"/>
    <w:rsid w:val="0067547D"/>
    <w:rsid w:val="00680B99"/>
    <w:rsid w:val="006826F1"/>
    <w:rsid w:val="006855A0"/>
    <w:rsid w:val="00685A28"/>
    <w:rsid w:val="00685B80"/>
    <w:rsid w:val="0068627F"/>
    <w:rsid w:val="006863CE"/>
    <w:rsid w:val="006904AB"/>
    <w:rsid w:val="00690B6C"/>
    <w:rsid w:val="00690B7C"/>
    <w:rsid w:val="00690B81"/>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31B0"/>
    <w:rsid w:val="006C3327"/>
    <w:rsid w:val="006C3B66"/>
    <w:rsid w:val="006C3F10"/>
    <w:rsid w:val="006C3FFC"/>
    <w:rsid w:val="006C4CCE"/>
    <w:rsid w:val="006C4E32"/>
    <w:rsid w:val="006C640A"/>
    <w:rsid w:val="006C6874"/>
    <w:rsid w:val="006D5696"/>
    <w:rsid w:val="006D61FD"/>
    <w:rsid w:val="006D7130"/>
    <w:rsid w:val="006E156A"/>
    <w:rsid w:val="006E203D"/>
    <w:rsid w:val="006E2FA1"/>
    <w:rsid w:val="006F31D2"/>
    <w:rsid w:val="006F3984"/>
    <w:rsid w:val="006F54B5"/>
    <w:rsid w:val="006F5B6A"/>
    <w:rsid w:val="006F627A"/>
    <w:rsid w:val="006F682E"/>
    <w:rsid w:val="006F729D"/>
    <w:rsid w:val="006F7D8B"/>
    <w:rsid w:val="006F7E74"/>
    <w:rsid w:val="0070042F"/>
    <w:rsid w:val="0070180A"/>
    <w:rsid w:val="00705D59"/>
    <w:rsid w:val="00706331"/>
    <w:rsid w:val="0070653A"/>
    <w:rsid w:val="00706E91"/>
    <w:rsid w:val="0070726C"/>
    <w:rsid w:val="0070796B"/>
    <w:rsid w:val="00711130"/>
    <w:rsid w:val="00711285"/>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61"/>
    <w:rsid w:val="0074355B"/>
    <w:rsid w:val="00747039"/>
    <w:rsid w:val="007478D1"/>
    <w:rsid w:val="007504DD"/>
    <w:rsid w:val="00750FA9"/>
    <w:rsid w:val="007531DF"/>
    <w:rsid w:val="0075442D"/>
    <w:rsid w:val="00754F4C"/>
    <w:rsid w:val="007556D3"/>
    <w:rsid w:val="007565F6"/>
    <w:rsid w:val="00760E8B"/>
    <w:rsid w:val="00765859"/>
    <w:rsid w:val="00766216"/>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9C"/>
    <w:rsid w:val="007878A4"/>
    <w:rsid w:val="00787ADA"/>
    <w:rsid w:val="007914FD"/>
    <w:rsid w:val="007919B3"/>
    <w:rsid w:val="00791C02"/>
    <w:rsid w:val="0079488A"/>
    <w:rsid w:val="007959BC"/>
    <w:rsid w:val="00795A01"/>
    <w:rsid w:val="0079732F"/>
    <w:rsid w:val="00797B3E"/>
    <w:rsid w:val="007A034C"/>
    <w:rsid w:val="007A1693"/>
    <w:rsid w:val="007A2CB7"/>
    <w:rsid w:val="007A48FF"/>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F0ABF"/>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CA3"/>
    <w:rsid w:val="00822639"/>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97F"/>
    <w:rsid w:val="008C376D"/>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F01"/>
    <w:rsid w:val="008F6E1E"/>
    <w:rsid w:val="00900B5E"/>
    <w:rsid w:val="009018B0"/>
    <w:rsid w:val="009022A5"/>
    <w:rsid w:val="00902DBB"/>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20DD2"/>
    <w:rsid w:val="00922D49"/>
    <w:rsid w:val="00923842"/>
    <w:rsid w:val="009238C3"/>
    <w:rsid w:val="009241FC"/>
    <w:rsid w:val="00924B2C"/>
    <w:rsid w:val="00924BC7"/>
    <w:rsid w:val="00926005"/>
    <w:rsid w:val="00926867"/>
    <w:rsid w:val="00926D71"/>
    <w:rsid w:val="00931112"/>
    <w:rsid w:val="00934276"/>
    <w:rsid w:val="00935143"/>
    <w:rsid w:val="00936FB6"/>
    <w:rsid w:val="009401AC"/>
    <w:rsid w:val="00940BE4"/>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666"/>
    <w:rsid w:val="0097423F"/>
    <w:rsid w:val="00974905"/>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303A"/>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D61"/>
    <w:rsid w:val="00A11128"/>
    <w:rsid w:val="00A1225D"/>
    <w:rsid w:val="00A1253A"/>
    <w:rsid w:val="00A125CD"/>
    <w:rsid w:val="00A1280D"/>
    <w:rsid w:val="00A13FCD"/>
    <w:rsid w:val="00A14D9A"/>
    <w:rsid w:val="00A152D0"/>
    <w:rsid w:val="00A167F4"/>
    <w:rsid w:val="00A1790A"/>
    <w:rsid w:val="00A20287"/>
    <w:rsid w:val="00A2092F"/>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AE6"/>
    <w:rsid w:val="00A73011"/>
    <w:rsid w:val="00A735FB"/>
    <w:rsid w:val="00A738ED"/>
    <w:rsid w:val="00A74426"/>
    <w:rsid w:val="00A75921"/>
    <w:rsid w:val="00A75E37"/>
    <w:rsid w:val="00A7653B"/>
    <w:rsid w:val="00A771A3"/>
    <w:rsid w:val="00A81C15"/>
    <w:rsid w:val="00A82F8D"/>
    <w:rsid w:val="00A832F2"/>
    <w:rsid w:val="00A838B5"/>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2F56"/>
    <w:rsid w:val="00AC31AC"/>
    <w:rsid w:val="00AC453E"/>
    <w:rsid w:val="00AC5773"/>
    <w:rsid w:val="00AC5E53"/>
    <w:rsid w:val="00AC64FF"/>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B6C"/>
    <w:rsid w:val="00B139A2"/>
    <w:rsid w:val="00B13B2A"/>
    <w:rsid w:val="00B16265"/>
    <w:rsid w:val="00B166C1"/>
    <w:rsid w:val="00B17973"/>
    <w:rsid w:val="00B202D1"/>
    <w:rsid w:val="00B2098E"/>
    <w:rsid w:val="00B219C8"/>
    <w:rsid w:val="00B22187"/>
    <w:rsid w:val="00B233F6"/>
    <w:rsid w:val="00B234F4"/>
    <w:rsid w:val="00B260F5"/>
    <w:rsid w:val="00B3041C"/>
    <w:rsid w:val="00B31047"/>
    <w:rsid w:val="00B31DDC"/>
    <w:rsid w:val="00B341F7"/>
    <w:rsid w:val="00B34290"/>
    <w:rsid w:val="00B36640"/>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EB6"/>
    <w:rsid w:val="00B70BEE"/>
    <w:rsid w:val="00B70F63"/>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6CD5"/>
    <w:rsid w:val="00BC7B84"/>
    <w:rsid w:val="00BD03CF"/>
    <w:rsid w:val="00BD31FD"/>
    <w:rsid w:val="00BD61DA"/>
    <w:rsid w:val="00BD756B"/>
    <w:rsid w:val="00BE01DC"/>
    <w:rsid w:val="00BE10C0"/>
    <w:rsid w:val="00BE1CB4"/>
    <w:rsid w:val="00BE204D"/>
    <w:rsid w:val="00BE3018"/>
    <w:rsid w:val="00BE5508"/>
    <w:rsid w:val="00BE5CB0"/>
    <w:rsid w:val="00BE6ABE"/>
    <w:rsid w:val="00BE7D9F"/>
    <w:rsid w:val="00BF1579"/>
    <w:rsid w:val="00BF1BFB"/>
    <w:rsid w:val="00BF2082"/>
    <w:rsid w:val="00BF2B30"/>
    <w:rsid w:val="00BF2EA7"/>
    <w:rsid w:val="00BF4376"/>
    <w:rsid w:val="00BF5D5F"/>
    <w:rsid w:val="00BF790F"/>
    <w:rsid w:val="00C0190A"/>
    <w:rsid w:val="00C02323"/>
    <w:rsid w:val="00C034CA"/>
    <w:rsid w:val="00C03CD4"/>
    <w:rsid w:val="00C067A3"/>
    <w:rsid w:val="00C06D45"/>
    <w:rsid w:val="00C07A4C"/>
    <w:rsid w:val="00C11826"/>
    <w:rsid w:val="00C13559"/>
    <w:rsid w:val="00C20178"/>
    <w:rsid w:val="00C22159"/>
    <w:rsid w:val="00C2233F"/>
    <w:rsid w:val="00C228C6"/>
    <w:rsid w:val="00C22E47"/>
    <w:rsid w:val="00C23029"/>
    <w:rsid w:val="00C23FCA"/>
    <w:rsid w:val="00C248E0"/>
    <w:rsid w:val="00C26133"/>
    <w:rsid w:val="00C26584"/>
    <w:rsid w:val="00C30B38"/>
    <w:rsid w:val="00C33AC2"/>
    <w:rsid w:val="00C34909"/>
    <w:rsid w:val="00C35A4F"/>
    <w:rsid w:val="00C37AB7"/>
    <w:rsid w:val="00C424B6"/>
    <w:rsid w:val="00C43C39"/>
    <w:rsid w:val="00C445EE"/>
    <w:rsid w:val="00C46568"/>
    <w:rsid w:val="00C47C1E"/>
    <w:rsid w:val="00C501EE"/>
    <w:rsid w:val="00C520D0"/>
    <w:rsid w:val="00C534C8"/>
    <w:rsid w:val="00C53569"/>
    <w:rsid w:val="00C538CA"/>
    <w:rsid w:val="00C54345"/>
    <w:rsid w:val="00C54712"/>
    <w:rsid w:val="00C55136"/>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3140"/>
    <w:rsid w:val="00C84063"/>
    <w:rsid w:val="00C84CBD"/>
    <w:rsid w:val="00C8569F"/>
    <w:rsid w:val="00C85946"/>
    <w:rsid w:val="00C913C9"/>
    <w:rsid w:val="00C91FFE"/>
    <w:rsid w:val="00C972B3"/>
    <w:rsid w:val="00CA1A7A"/>
    <w:rsid w:val="00CA49CD"/>
    <w:rsid w:val="00CA5862"/>
    <w:rsid w:val="00CA6759"/>
    <w:rsid w:val="00CB28EA"/>
    <w:rsid w:val="00CB29BC"/>
    <w:rsid w:val="00CB2A74"/>
    <w:rsid w:val="00CB3829"/>
    <w:rsid w:val="00CB47E6"/>
    <w:rsid w:val="00CB5F23"/>
    <w:rsid w:val="00CB6500"/>
    <w:rsid w:val="00CB7B36"/>
    <w:rsid w:val="00CB7EAE"/>
    <w:rsid w:val="00CC02FC"/>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37A0"/>
    <w:rsid w:val="00CE536E"/>
    <w:rsid w:val="00CE5508"/>
    <w:rsid w:val="00CE5E80"/>
    <w:rsid w:val="00CE5ED8"/>
    <w:rsid w:val="00CE6B0C"/>
    <w:rsid w:val="00CE76B7"/>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9D"/>
    <w:rsid w:val="00D50C1E"/>
    <w:rsid w:val="00D50C67"/>
    <w:rsid w:val="00D5205F"/>
    <w:rsid w:val="00D52F46"/>
    <w:rsid w:val="00D53DA3"/>
    <w:rsid w:val="00D56B17"/>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B4F"/>
    <w:rsid w:val="00D810C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FFA"/>
    <w:rsid w:val="00E40C32"/>
    <w:rsid w:val="00E41203"/>
    <w:rsid w:val="00E41450"/>
    <w:rsid w:val="00E434B1"/>
    <w:rsid w:val="00E44557"/>
    <w:rsid w:val="00E4466B"/>
    <w:rsid w:val="00E453B0"/>
    <w:rsid w:val="00E45AF0"/>
    <w:rsid w:val="00E501CC"/>
    <w:rsid w:val="00E509CC"/>
    <w:rsid w:val="00E53649"/>
    <w:rsid w:val="00E5450C"/>
    <w:rsid w:val="00E55A7C"/>
    <w:rsid w:val="00E6139E"/>
    <w:rsid w:val="00E61E00"/>
    <w:rsid w:val="00E62288"/>
    <w:rsid w:val="00E63048"/>
    <w:rsid w:val="00E63F5B"/>
    <w:rsid w:val="00E65F63"/>
    <w:rsid w:val="00E6765A"/>
    <w:rsid w:val="00E67859"/>
    <w:rsid w:val="00E70099"/>
    <w:rsid w:val="00E7091B"/>
    <w:rsid w:val="00E715D9"/>
    <w:rsid w:val="00E7174F"/>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6C59"/>
    <w:rsid w:val="00E97C00"/>
    <w:rsid w:val="00E97CA1"/>
    <w:rsid w:val="00EA05C0"/>
    <w:rsid w:val="00EA2BC2"/>
    <w:rsid w:val="00EA2F42"/>
    <w:rsid w:val="00EA5400"/>
    <w:rsid w:val="00EA5566"/>
    <w:rsid w:val="00EA6172"/>
    <w:rsid w:val="00EA7B58"/>
    <w:rsid w:val="00EB01B6"/>
    <w:rsid w:val="00EB05E7"/>
    <w:rsid w:val="00EB06E6"/>
    <w:rsid w:val="00EB26D5"/>
    <w:rsid w:val="00EB5924"/>
    <w:rsid w:val="00EB6412"/>
    <w:rsid w:val="00EB75A4"/>
    <w:rsid w:val="00EB76EF"/>
    <w:rsid w:val="00EB7DC8"/>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16E7"/>
    <w:rsid w:val="00F221D0"/>
    <w:rsid w:val="00F24662"/>
    <w:rsid w:val="00F2467D"/>
    <w:rsid w:val="00F259B1"/>
    <w:rsid w:val="00F25ECB"/>
    <w:rsid w:val="00F27D54"/>
    <w:rsid w:val="00F31BB9"/>
    <w:rsid w:val="00F32613"/>
    <w:rsid w:val="00F33121"/>
    <w:rsid w:val="00F3732E"/>
    <w:rsid w:val="00F37FE8"/>
    <w:rsid w:val="00F40AB9"/>
    <w:rsid w:val="00F4362F"/>
    <w:rsid w:val="00F44674"/>
    <w:rsid w:val="00F45897"/>
    <w:rsid w:val="00F45A3D"/>
    <w:rsid w:val="00F470B9"/>
    <w:rsid w:val="00F500F7"/>
    <w:rsid w:val="00F53AE1"/>
    <w:rsid w:val="00F56AE6"/>
    <w:rsid w:val="00F56DC2"/>
    <w:rsid w:val="00F60F3F"/>
    <w:rsid w:val="00F634FB"/>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7571"/>
    <w:rsid w:val="00F9049C"/>
    <w:rsid w:val="00F909F4"/>
    <w:rsid w:val="00F92387"/>
    <w:rsid w:val="00F92C72"/>
    <w:rsid w:val="00F947E2"/>
    <w:rsid w:val="00F94AC8"/>
    <w:rsid w:val="00F95D4E"/>
    <w:rsid w:val="00F977FB"/>
    <w:rsid w:val="00F97B9B"/>
    <w:rsid w:val="00F97E69"/>
    <w:rsid w:val="00FA0E3B"/>
    <w:rsid w:val="00FA3C01"/>
    <w:rsid w:val="00FA43F4"/>
    <w:rsid w:val="00FA5946"/>
    <w:rsid w:val="00FA5E07"/>
    <w:rsid w:val="00FA6456"/>
    <w:rsid w:val="00FA7BD1"/>
    <w:rsid w:val="00FB1F88"/>
    <w:rsid w:val="00FB312B"/>
    <w:rsid w:val="00FB488B"/>
    <w:rsid w:val="00FB5A26"/>
    <w:rsid w:val="00FB6065"/>
    <w:rsid w:val="00FB6B8A"/>
    <w:rsid w:val="00FB7702"/>
    <w:rsid w:val="00FB7C5E"/>
    <w:rsid w:val="00FC0444"/>
    <w:rsid w:val="00FC2B4D"/>
    <w:rsid w:val="00FC4701"/>
    <w:rsid w:val="00FC6B60"/>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r.org/~/media/ACR/Documents/Accreditation/CT/Requirements" TargetMode="External"/><Relationship Id="rId18" Type="http://schemas.openxmlformats.org/officeDocument/2006/relationships/hyperlink" Target="http://qibawiki.rsna.org/index.php/Work_Product_for_Review"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qibawiki.rsna.org/index.php?title=Quantitative-CT"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rsna.org/uploadedFiles/RSNA/Content/Science_and_Education/QIBA/QIBA-CT%20Vol-TumorVolumeChangeProfile_v2.2_ReviewedDraft_08AUG2012.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hyperlink" Target="http://www.accumetra.com/NoduleCalculator.html" TargetMode="External"/><Relationship Id="rId19" Type="http://schemas.openxmlformats.org/officeDocument/2006/relationships/hyperlink" Target="http://qibawiki.rsna.org/index.php/Work_Product_for_Review" TargetMode="Externa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hyperlink" Target="https://www.aapm.org/publicgeneral/BismuthShielding.pdf"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67E459-B262-47A5-A4A7-B06FDF66E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4</Pages>
  <Words>17268</Words>
  <Characters>98430</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15468</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5</cp:revision>
  <cp:lastPrinted>2012-04-12T15:35:00Z</cp:lastPrinted>
  <dcterms:created xsi:type="dcterms:W3CDTF">2017-09-27T15:30:00Z</dcterms:created>
  <dcterms:modified xsi:type="dcterms:W3CDTF">2017-09-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